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bookmarkStart w:id="0" w:name="_GoBack"/>
      <w:bookmarkEnd w:id="0"/>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4D13B5">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4D13B5"/>
    <w:p w14:paraId="1EABE770" w14:textId="77777777" w:rsidR="00D04942" w:rsidRDefault="00D04942" w:rsidP="004D13B5"/>
    <w:p w14:paraId="43DA8609" w14:textId="77777777" w:rsidR="00D04942" w:rsidRDefault="00D04942" w:rsidP="004D13B5"/>
    <w:p w14:paraId="3154D2A6" w14:textId="77777777" w:rsidR="00D04942" w:rsidRDefault="00D04942" w:rsidP="004D13B5"/>
    <w:p w14:paraId="1E21F9CE" w14:textId="77777777" w:rsidR="00D04942" w:rsidRDefault="00D04942" w:rsidP="004D13B5"/>
    <w:p w14:paraId="187922F7" w14:textId="77777777" w:rsidR="00D04942" w:rsidRDefault="00D04942" w:rsidP="004D13B5"/>
    <w:p w14:paraId="7A3F0A03" w14:textId="77777777" w:rsidR="00D04942" w:rsidRPr="00D04942" w:rsidRDefault="00D04942" w:rsidP="004D13B5"/>
    <w:p w14:paraId="3321B369" w14:textId="77777777" w:rsidR="00DF3A09" w:rsidRDefault="00DF3A09" w:rsidP="004D13B5">
      <w:pPr>
        <w:pStyle w:val="LocaleData"/>
      </w:pPr>
      <w:r>
        <w:t>Novo Hamburgo</w:t>
      </w:r>
    </w:p>
    <w:p w14:paraId="2EEC8D8D" w14:textId="2AD5D367" w:rsidR="00DF3A09" w:rsidRDefault="00DF3A09" w:rsidP="004D13B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4D13B5">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4D13B5">
      <w:pPr>
        <w:pStyle w:val="CapaTexto2"/>
      </w:pPr>
      <w:r>
        <w:t>Trabalho de Conclusão de Curso</w:t>
      </w:r>
    </w:p>
    <w:p w14:paraId="061030AC" w14:textId="77777777" w:rsidR="008F2AE9" w:rsidRPr="00D04942" w:rsidRDefault="00D04942" w:rsidP="004D13B5">
      <w:pPr>
        <w:pStyle w:val="CapaTexto2"/>
      </w:pPr>
      <w:r>
        <w:t>apresentado como requisito parcial</w:t>
      </w:r>
    </w:p>
    <w:p w14:paraId="3627E371" w14:textId="77777777" w:rsidR="008F2AE9" w:rsidRPr="00D04942" w:rsidRDefault="00D04942" w:rsidP="004D13B5">
      <w:pPr>
        <w:pStyle w:val="CapaTexto2"/>
      </w:pPr>
      <w:r>
        <w:t>à obtenção do grau de Bacharel em</w:t>
      </w:r>
    </w:p>
    <w:p w14:paraId="334D3F4B" w14:textId="48AA1C59" w:rsidR="00D04942" w:rsidRDefault="007A7454" w:rsidP="004D13B5">
      <w:pPr>
        <w:pStyle w:val="CapaTexto2"/>
      </w:pPr>
      <w:r>
        <w:t xml:space="preserve">Ciência da computação </w:t>
      </w:r>
      <w:r w:rsidR="00D04942">
        <w:t xml:space="preserve">pela </w:t>
      </w:r>
    </w:p>
    <w:p w14:paraId="3581E089" w14:textId="77777777" w:rsidR="008F2AE9" w:rsidRDefault="00D04942" w:rsidP="004D13B5">
      <w:pPr>
        <w:pStyle w:val="CapaTexto2"/>
      </w:pPr>
      <w:r>
        <w:t>Universidade Feevale</w:t>
      </w:r>
    </w:p>
    <w:p w14:paraId="7B186425" w14:textId="77777777" w:rsidR="008F2AE9" w:rsidRDefault="008F2AE9">
      <w:pPr>
        <w:pStyle w:val="Normal3"/>
      </w:pPr>
    </w:p>
    <w:p w14:paraId="107E0C86" w14:textId="77777777" w:rsidR="00A149AB" w:rsidRDefault="00A149AB" w:rsidP="004D13B5">
      <w:pPr>
        <w:pStyle w:val="CapaTexto2"/>
      </w:pPr>
    </w:p>
    <w:p w14:paraId="78A1C798" w14:textId="6B9A10A9" w:rsidR="008F2AE9" w:rsidRDefault="008F2AE9" w:rsidP="004D13B5">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4D13B5">
      <w:pPr>
        <w:pStyle w:val="LocaleData"/>
      </w:pPr>
    </w:p>
    <w:p w14:paraId="5B89748E" w14:textId="42390754" w:rsidR="00A149AB" w:rsidRDefault="00A149AB" w:rsidP="004D13B5">
      <w:pPr>
        <w:pStyle w:val="LocaleData"/>
      </w:pPr>
      <w:r>
        <w:t>Novo Hamburgo</w:t>
      </w:r>
    </w:p>
    <w:p w14:paraId="1CF50D58" w14:textId="0C7C3D23" w:rsidR="00A149AB" w:rsidRDefault="00A149AB" w:rsidP="004D13B5">
      <w:pPr>
        <w:pStyle w:val="LocaleData"/>
      </w:pPr>
      <w:r>
        <w:t>2020</w:t>
      </w:r>
    </w:p>
    <w:p w14:paraId="1A413476" w14:textId="77777777" w:rsidR="00A149AB" w:rsidRDefault="00A149AB">
      <w:pPr>
        <w:pStyle w:val="Normal3"/>
      </w:pPr>
    </w:p>
    <w:p w14:paraId="138394EA" w14:textId="134329C5" w:rsidR="008F2AE9" w:rsidRDefault="008F2AE9" w:rsidP="004D13B5"/>
    <w:p w14:paraId="12A62E28" w14:textId="0C4561DE" w:rsidR="0005036F" w:rsidRDefault="0005036F" w:rsidP="004D13B5"/>
    <w:p w14:paraId="5CC83100" w14:textId="77777777" w:rsidR="0005036F" w:rsidRDefault="0005036F" w:rsidP="004D13B5"/>
    <w:p w14:paraId="39F48EDA" w14:textId="77777777" w:rsidR="008F2AE9" w:rsidRDefault="008F2AE9" w:rsidP="004D13B5"/>
    <w:p w14:paraId="761923B9" w14:textId="77777777" w:rsidR="008F2AE9" w:rsidRDefault="008F2AE9" w:rsidP="004D13B5"/>
    <w:p w14:paraId="3D7C6AF1" w14:textId="77777777" w:rsidR="008F2AE9" w:rsidRDefault="008F2AE9" w:rsidP="004D13B5"/>
    <w:p w14:paraId="691F6768" w14:textId="77777777" w:rsidR="008F2AE9" w:rsidRDefault="008F2AE9" w:rsidP="004D13B5">
      <w:pPr>
        <w:pStyle w:val="TtuloAgradecimento"/>
      </w:pPr>
      <w:r>
        <w:t>Agradecimentos</w:t>
      </w:r>
    </w:p>
    <w:p w14:paraId="74CEE209" w14:textId="77777777" w:rsidR="008F2AE9" w:rsidRDefault="008F2AE9" w:rsidP="004D13B5">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4D13B5">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4D13B5">
      <w:pPr>
        <w:pStyle w:val="Ttulo0"/>
      </w:pPr>
      <w:r w:rsidRPr="000964B3">
        <w:t>Resumo</w:t>
      </w:r>
    </w:p>
    <w:p w14:paraId="0DE9B870" w14:textId="2C5D4E4E" w:rsidR="008F2AE9" w:rsidRDefault="003409B7" w:rsidP="004D13B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4D13B5"/>
    <w:p w14:paraId="15E10890" w14:textId="77777777" w:rsidR="008F2AE9" w:rsidRDefault="008F2AE9" w:rsidP="004D13B5"/>
    <w:p w14:paraId="57272C47" w14:textId="78BCD3F7" w:rsidR="008F2AE9" w:rsidRPr="005116EE" w:rsidRDefault="008F2AE9" w:rsidP="004D13B5">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4D13B5">
      <w:pPr>
        <w:pStyle w:val="Ttulo0"/>
        <w:rPr>
          <w:lang w:val="en-US"/>
        </w:rPr>
      </w:pPr>
      <w:r w:rsidRPr="005116EE">
        <w:rPr>
          <w:lang w:val="en-US"/>
        </w:rPr>
        <w:t>Abstract</w:t>
      </w:r>
    </w:p>
    <w:p w14:paraId="1D988098" w14:textId="5FAA1D18" w:rsidR="008F2AE9" w:rsidRPr="00D802E3" w:rsidRDefault="00D802E3" w:rsidP="004D13B5">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4D13B5">
      <w:pPr>
        <w:rPr>
          <w:lang w:val="en-US"/>
        </w:rPr>
      </w:pPr>
    </w:p>
    <w:p w14:paraId="0FCD800B" w14:textId="77777777" w:rsidR="008F2AE9" w:rsidRPr="00D802E3" w:rsidRDefault="008F2AE9" w:rsidP="004D13B5">
      <w:pPr>
        <w:rPr>
          <w:lang w:val="en-US"/>
        </w:rPr>
      </w:pPr>
    </w:p>
    <w:p w14:paraId="59B5EADB" w14:textId="5128AC74" w:rsidR="008F2AE9" w:rsidRPr="0017416A" w:rsidRDefault="008F2AE9" w:rsidP="004D13B5">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4D13B5">
      <w:pPr>
        <w:rPr>
          <w:lang w:val="en-US"/>
        </w:rPr>
      </w:pPr>
    </w:p>
    <w:p w14:paraId="15419884" w14:textId="77777777" w:rsidR="008F2AE9" w:rsidRDefault="008F2AE9" w:rsidP="004D13B5">
      <w:pPr>
        <w:pStyle w:val="Ttulo0"/>
      </w:pPr>
      <w:r>
        <w:t>Lista de Figuras</w:t>
      </w:r>
    </w:p>
    <w:p w14:paraId="1D10D402" w14:textId="0FF4E4C1" w:rsidR="00F53E24" w:rsidRDefault="002E2086"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4D13B5">
      <w:pPr>
        <w:pStyle w:val="Rodap"/>
      </w:pPr>
      <w:r>
        <w:fldChar w:fldCharType="end"/>
      </w:r>
    </w:p>
    <w:p w14:paraId="1F27E29F" w14:textId="2782BA6D" w:rsidR="008F2AE9" w:rsidRDefault="008F2AE9" w:rsidP="004D13B5">
      <w:pPr>
        <w:pStyle w:val="Ttulo0"/>
      </w:pPr>
      <w:r>
        <w:t xml:space="preserve">Lista de </w:t>
      </w:r>
      <w:r w:rsidR="00E65374">
        <w:t>Quadros</w:t>
      </w:r>
    </w:p>
    <w:p w14:paraId="0A9A9E28" w14:textId="7C2599DA" w:rsidR="00F53E24" w:rsidRDefault="00E65374"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4D13B5">
      <w:r>
        <w:fldChar w:fldCharType="end"/>
      </w:r>
    </w:p>
    <w:p w14:paraId="35A10C85" w14:textId="77777777" w:rsidR="00FD641E" w:rsidRDefault="00FD641E" w:rsidP="004D13B5">
      <w:r>
        <w:br w:type="page"/>
      </w:r>
    </w:p>
    <w:p w14:paraId="5E4224DE" w14:textId="18CC43FC" w:rsidR="00FD641E" w:rsidRDefault="00FD641E" w:rsidP="004D13B5">
      <w:pPr>
        <w:pStyle w:val="Ttulo0"/>
      </w:pPr>
      <w:r>
        <w:t>Lista de TABELAS</w:t>
      </w:r>
    </w:p>
    <w:p w14:paraId="727AE2EE" w14:textId="1E4C689A" w:rsidR="00F53E24" w:rsidRDefault="00FF35D0"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AF6093" w:rsidP="00A46E2F">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4D13B5">
      <w:r>
        <w:fldChar w:fldCharType="end"/>
      </w:r>
    </w:p>
    <w:p w14:paraId="5D07FD8D" w14:textId="77777777" w:rsidR="00E65374" w:rsidRPr="00E65374" w:rsidRDefault="00E65374" w:rsidP="004D13B5"/>
    <w:p w14:paraId="29A964A2" w14:textId="77777777" w:rsidR="008F2AE9" w:rsidRDefault="008F2AE9" w:rsidP="004D13B5">
      <w:pPr>
        <w:pStyle w:val="Ttulo0"/>
      </w:pPr>
      <w:r>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4D13B5">
            <w:pPr>
              <w:pStyle w:val="Remissivo1"/>
            </w:pPr>
            <w:r>
              <w:t>LORS</w:t>
            </w:r>
          </w:p>
        </w:tc>
        <w:tc>
          <w:tcPr>
            <w:tcW w:w="7780" w:type="dxa"/>
          </w:tcPr>
          <w:p w14:paraId="5E1396F1" w14:textId="28AF744C" w:rsidR="00E15626" w:rsidRPr="00CA31F6" w:rsidRDefault="00E15626" w:rsidP="004D13B5">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4D13B5">
            <w:pPr>
              <w:pStyle w:val="Remissivo1"/>
            </w:pPr>
            <w:r>
              <w:t>POC</w:t>
            </w:r>
          </w:p>
        </w:tc>
        <w:tc>
          <w:tcPr>
            <w:tcW w:w="7780" w:type="dxa"/>
          </w:tcPr>
          <w:p w14:paraId="1183FB1F" w14:textId="27D82AFF" w:rsidR="00CB3DB4" w:rsidRDefault="00CB3DB4" w:rsidP="004D13B5">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4D13B5">
            <w:pPr>
              <w:pStyle w:val="Remissivo1"/>
            </w:pPr>
            <w:r w:rsidRPr="00CA31F6">
              <w:t>RecSys</w:t>
            </w:r>
          </w:p>
          <w:p w14:paraId="25F1B6B2" w14:textId="77777777" w:rsidR="00F31FE8" w:rsidRPr="00CA31F6" w:rsidRDefault="00F31FE8" w:rsidP="004D13B5">
            <w:r w:rsidRPr="00CA31F6">
              <w:t>SVM</w:t>
            </w:r>
          </w:p>
          <w:p w14:paraId="02AD21B5" w14:textId="77777777" w:rsidR="00FF5562" w:rsidRPr="00233953" w:rsidRDefault="00AE34C4" w:rsidP="004D13B5">
            <w:r w:rsidRPr="00233953">
              <w:t>AUC</w:t>
            </w:r>
          </w:p>
          <w:p w14:paraId="7942D138" w14:textId="77777777" w:rsidR="00AE34C4" w:rsidRPr="00AE711C" w:rsidRDefault="00AE34C4" w:rsidP="004D13B5">
            <w:r w:rsidRPr="00AE711C">
              <w:t>RBF</w:t>
            </w:r>
          </w:p>
          <w:p w14:paraId="698083C8" w14:textId="77777777" w:rsidR="00AE34C4" w:rsidRPr="00AE711C" w:rsidRDefault="00AE34C4" w:rsidP="004D13B5">
            <w:r w:rsidRPr="00AE711C">
              <w:t>GPML</w:t>
            </w:r>
          </w:p>
          <w:p w14:paraId="0915174B" w14:textId="77777777" w:rsidR="00D212D3" w:rsidRPr="00AE711C" w:rsidRDefault="00D212D3" w:rsidP="004D13B5">
            <w:r w:rsidRPr="00AE711C">
              <w:t>GPR</w:t>
            </w:r>
          </w:p>
          <w:p w14:paraId="57BAC388" w14:textId="77777777" w:rsidR="00D212D3" w:rsidRPr="00CA31F6" w:rsidRDefault="00D212D3" w:rsidP="004D13B5">
            <w:pPr>
              <w:rPr>
                <w:lang w:val="en-US"/>
              </w:rPr>
            </w:pPr>
            <w:r w:rsidRPr="00CA31F6">
              <w:rPr>
                <w:lang w:val="en-US"/>
              </w:rPr>
              <w:t>AIR</w:t>
            </w:r>
          </w:p>
          <w:p w14:paraId="62866913" w14:textId="48E3C733" w:rsidR="00D212D3" w:rsidRPr="00CA31F6" w:rsidRDefault="00D212D3" w:rsidP="004D13B5">
            <w:pPr>
              <w:rPr>
                <w:lang w:val="en-US"/>
              </w:rPr>
            </w:pPr>
            <w:r w:rsidRPr="00205C38">
              <w:rPr>
                <w:lang w:val="en-US"/>
              </w:rPr>
              <w:t>SPTF</w:t>
            </w:r>
          </w:p>
        </w:tc>
        <w:tc>
          <w:tcPr>
            <w:tcW w:w="7780" w:type="dxa"/>
          </w:tcPr>
          <w:p w14:paraId="446FB7C6" w14:textId="77777777" w:rsidR="008F2AE9" w:rsidRPr="00CA31F6" w:rsidRDefault="00D942ED" w:rsidP="004D13B5">
            <w:pPr>
              <w:pStyle w:val="Remissivo1"/>
              <w:rPr>
                <w:lang w:val="en-US"/>
              </w:rPr>
            </w:pPr>
            <w:r w:rsidRPr="00CA31F6">
              <w:rPr>
                <w:lang w:val="en-US"/>
              </w:rPr>
              <w:t>Recommender Systems</w:t>
            </w:r>
          </w:p>
          <w:p w14:paraId="26611B19" w14:textId="77777777" w:rsidR="00F25BE1" w:rsidRPr="00CA31F6" w:rsidRDefault="00F31FE8" w:rsidP="004D13B5">
            <w:pPr>
              <w:rPr>
                <w:lang w:val="en-US"/>
              </w:rPr>
            </w:pPr>
            <w:r w:rsidRPr="00CA31F6">
              <w:rPr>
                <w:lang w:val="en-US"/>
              </w:rPr>
              <w:t>Support Vector Machine</w:t>
            </w:r>
          </w:p>
          <w:p w14:paraId="2A29754B" w14:textId="1093C225" w:rsidR="00AE34C4" w:rsidRPr="00CA31F6" w:rsidRDefault="00AE34C4" w:rsidP="004D13B5">
            <w:pPr>
              <w:rPr>
                <w:lang w:val="en-US"/>
              </w:rPr>
            </w:pPr>
            <w:r w:rsidRPr="00CA31F6">
              <w:rPr>
                <w:lang w:val="en-US"/>
              </w:rPr>
              <w:t>Operating Characteristic Curve</w:t>
            </w:r>
          </w:p>
          <w:p w14:paraId="253015F3" w14:textId="68A37179" w:rsidR="00AE34C4" w:rsidRPr="00CA31F6" w:rsidRDefault="00AE34C4" w:rsidP="004D13B5">
            <w:pPr>
              <w:rPr>
                <w:lang w:val="en-US"/>
              </w:rPr>
            </w:pPr>
            <w:r w:rsidRPr="00CA31F6">
              <w:rPr>
                <w:lang w:val="en-US"/>
              </w:rPr>
              <w:t>Radial Basis Function</w:t>
            </w:r>
          </w:p>
          <w:p w14:paraId="379185F9" w14:textId="77777777" w:rsidR="00AE34C4" w:rsidRPr="00CA31F6" w:rsidRDefault="00AE34C4" w:rsidP="004D13B5">
            <w:pPr>
              <w:rPr>
                <w:lang w:val="en-US"/>
              </w:rPr>
            </w:pPr>
            <w:r w:rsidRPr="00CA31F6">
              <w:rPr>
                <w:lang w:val="en-US"/>
              </w:rPr>
              <w:t>Gaussian Process for Machine Learning</w:t>
            </w:r>
          </w:p>
          <w:p w14:paraId="06AD3AFF" w14:textId="77777777" w:rsidR="00D212D3" w:rsidRPr="00CA31F6" w:rsidRDefault="00D212D3" w:rsidP="004D13B5">
            <w:pPr>
              <w:rPr>
                <w:lang w:val="en-US"/>
              </w:rPr>
            </w:pPr>
            <w:r w:rsidRPr="00CA31F6">
              <w:rPr>
                <w:lang w:val="en-US"/>
              </w:rPr>
              <w:t>Gaussian Process Regression</w:t>
            </w:r>
          </w:p>
          <w:p w14:paraId="1101224E" w14:textId="77777777" w:rsidR="00D212D3" w:rsidRPr="00CA31F6" w:rsidRDefault="00D212D3" w:rsidP="004D13B5">
            <w:pPr>
              <w:rPr>
                <w:lang w:val="en-US"/>
              </w:rPr>
            </w:pPr>
            <w:r w:rsidRPr="00CA31F6">
              <w:rPr>
                <w:lang w:val="en-US"/>
              </w:rPr>
              <w:t>Activity-aware Intent Recommendation</w:t>
            </w:r>
          </w:p>
          <w:p w14:paraId="75AD77D6" w14:textId="77777777" w:rsidR="00D212D3" w:rsidRPr="00CA31F6" w:rsidRDefault="00D212D3" w:rsidP="004D13B5">
            <w:r w:rsidRPr="00CA31F6">
              <w:t>RecSys do Spotify</w:t>
            </w:r>
          </w:p>
          <w:p w14:paraId="5979F004" w14:textId="641ADD6D" w:rsidR="00F92BE3" w:rsidRPr="00CA31F6" w:rsidRDefault="00F92BE3" w:rsidP="004D13B5">
            <w:pPr>
              <w:rPr>
                <w:lang w:val="en-US"/>
              </w:rPr>
            </w:pPr>
          </w:p>
        </w:tc>
      </w:tr>
      <w:tr w:rsidR="001220CC" w:rsidRPr="006135FE" w14:paraId="5DD25D23" w14:textId="77777777" w:rsidTr="00D942ED">
        <w:tc>
          <w:tcPr>
            <w:tcW w:w="1292" w:type="dxa"/>
          </w:tcPr>
          <w:p w14:paraId="1596D551" w14:textId="77777777" w:rsidR="001220CC" w:rsidRPr="00CA31F6" w:rsidRDefault="001220CC" w:rsidP="004D13B5">
            <w:pPr>
              <w:pStyle w:val="Remissivo1"/>
            </w:pPr>
          </w:p>
        </w:tc>
        <w:tc>
          <w:tcPr>
            <w:tcW w:w="7780" w:type="dxa"/>
          </w:tcPr>
          <w:p w14:paraId="56823FB1" w14:textId="77777777" w:rsidR="001220CC" w:rsidRPr="00CA31F6" w:rsidRDefault="001220CC" w:rsidP="004D13B5">
            <w:pPr>
              <w:pStyle w:val="Remissivo1"/>
              <w:rPr>
                <w:lang w:val="en-US"/>
              </w:rPr>
            </w:pPr>
          </w:p>
        </w:tc>
      </w:tr>
    </w:tbl>
    <w:p w14:paraId="22421968" w14:textId="77777777" w:rsidR="008F2AE9" w:rsidRPr="00F31FE8" w:rsidRDefault="008F2AE9" w:rsidP="004D13B5">
      <w:pPr>
        <w:rPr>
          <w:lang w:val="en-US"/>
        </w:rPr>
      </w:pPr>
    </w:p>
    <w:p w14:paraId="5CD56C6B" w14:textId="77777777" w:rsidR="008F2AE9" w:rsidRDefault="008F2AE9" w:rsidP="004D13B5">
      <w:pPr>
        <w:pStyle w:val="Ttulo0"/>
      </w:pPr>
      <w:r>
        <w:t>Sumário</w:t>
      </w:r>
    </w:p>
    <w:p w14:paraId="08B340DB" w14:textId="71BE4920" w:rsidR="00F53E24" w:rsidRDefault="000C396C" w:rsidP="00A46E2F">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AF6093" w:rsidP="00A46E2F">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AF6093" w:rsidP="00A46E2F">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AF6093" w:rsidP="00A46E2F">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AF6093" w:rsidP="00A46E2F">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AF6093" w:rsidP="00A46E2F">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AF6093" w:rsidP="00A46E2F">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AF6093" w:rsidP="00A46E2F">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AF6093" w:rsidP="00A46E2F">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AF6093" w:rsidP="00A46E2F">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AF6093" w:rsidP="00A46E2F">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AF6093" w:rsidP="00A46E2F">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AF6093" w:rsidP="00A46E2F">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AF6093" w:rsidP="00A46E2F">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AF6093" w:rsidP="00A46E2F">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AF6093" w:rsidP="00A46E2F">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AF6093" w:rsidP="00A46E2F">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AF6093" w:rsidP="00A46E2F">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4D13B5">
      <w:r>
        <w:fldChar w:fldCharType="end"/>
      </w:r>
    </w:p>
    <w:p w14:paraId="661C36CD" w14:textId="77777777" w:rsidR="008F2AE9" w:rsidRDefault="008F2AE9" w:rsidP="004D13B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4D13B5">
      <w:pPr>
        <w:pStyle w:val="Ttulo1"/>
      </w:pPr>
      <w:bookmarkStart w:id="1" w:name="_Toc53928594"/>
      <w:bookmarkStart w:id="2" w:name="_Toc55260940"/>
      <w:r w:rsidRPr="000964B3">
        <w:t>Introdução</w:t>
      </w:r>
      <w:bookmarkEnd w:id="1"/>
      <w:bookmarkEnd w:id="2"/>
    </w:p>
    <w:p w14:paraId="5A0E57EE" w14:textId="7D156BBA" w:rsidR="00DA05B5" w:rsidRDefault="00DA05B5" w:rsidP="004D13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4D13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4D13B5">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4D13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4D13B5">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4D13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4D13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4D13B5">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4D13B5">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4D13B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4D13B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4D13B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4D13B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4D13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4D13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4D13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4D13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4D13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4D13B5"/>
    <w:p w14:paraId="1ACC3228" w14:textId="6195256A" w:rsidR="002B6979" w:rsidRDefault="002B6979" w:rsidP="004D13B5">
      <w:pPr>
        <w:pStyle w:val="Ttulo1"/>
      </w:pPr>
      <w:bookmarkStart w:id="3" w:name="_Toc55260941"/>
      <w:r>
        <w:t>Trabalhos relacionados</w:t>
      </w:r>
      <w:bookmarkEnd w:id="3"/>
    </w:p>
    <w:p w14:paraId="5CB45EF1" w14:textId="564496C1" w:rsidR="00F66337" w:rsidRDefault="00471239" w:rsidP="004D13B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4D13B5">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4D13B5">
      <w:pPr>
        <w:pStyle w:val="Ttulo2"/>
      </w:pPr>
      <w:bookmarkStart w:id="4" w:name="_Toc55260942"/>
      <w:r>
        <w:t>Levantamento bibliográfico inicial</w:t>
      </w:r>
      <w:bookmarkEnd w:id="4"/>
    </w:p>
    <w:p w14:paraId="40F08AC9" w14:textId="6CD11710" w:rsidR="00F15F2F" w:rsidRDefault="0062433B" w:rsidP="004D13B5">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4D13B5">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4D13B5">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4D13B5">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4D13B5">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Effective Nearest-Neighbor Music 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4D13B5">
      <w:pPr>
        <w:pStyle w:val="Ttulo2"/>
      </w:pPr>
      <w:bookmarkStart w:id="5" w:name="_Toc55260943"/>
      <w:r>
        <w:t>O protocolo d</w:t>
      </w:r>
      <w:r w:rsidR="00765824">
        <w:t>e</w:t>
      </w:r>
      <w:r>
        <w:t xml:space="preserve"> revisão</w:t>
      </w:r>
      <w:bookmarkEnd w:id="5"/>
    </w:p>
    <w:p w14:paraId="42D42C32" w14:textId="1B76998A" w:rsidR="0071123B" w:rsidRDefault="0071123B" w:rsidP="004D13B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4D13B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4D13B5">
      <w:pPr>
        <w:pStyle w:val="PargrafodaLista"/>
        <w:numPr>
          <w:ilvl w:val="0"/>
          <w:numId w:val="3"/>
        </w:numPr>
      </w:pPr>
      <w:r>
        <w:t xml:space="preserve">Estudos </w:t>
      </w:r>
      <w:r w:rsidR="00913C91">
        <w:t>r</w:t>
      </w:r>
      <w:r>
        <w:t>ealizados</w:t>
      </w:r>
    </w:p>
    <w:p w14:paraId="4F1E7AE9" w14:textId="6F1BD88F" w:rsidR="00D50112" w:rsidRDefault="00D50112" w:rsidP="004D13B5">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4D13B5">
      <w:pPr>
        <w:pStyle w:val="PargrafodaLista"/>
        <w:numPr>
          <w:ilvl w:val="0"/>
          <w:numId w:val="3"/>
        </w:numPr>
      </w:pPr>
      <w:r>
        <w:t>Contextos utilizados</w:t>
      </w:r>
      <w:r w:rsidR="00804534">
        <w:t xml:space="preserve"> para recomendação</w:t>
      </w:r>
    </w:p>
    <w:p w14:paraId="2B572389" w14:textId="77777777" w:rsidR="008D579B" w:rsidRDefault="008D579B" w:rsidP="004D13B5"/>
    <w:p w14:paraId="24567107" w14:textId="6D97FD19" w:rsidR="008D579B" w:rsidRDefault="008D579B" w:rsidP="004D13B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4D13B5">
      <w:pPr>
        <w:pStyle w:val="PargrafodaLista"/>
        <w:numPr>
          <w:ilvl w:val="0"/>
          <w:numId w:val="4"/>
        </w:numPr>
      </w:pPr>
      <w:r w:rsidRPr="00CA31F6">
        <w:t>RecSys</w:t>
      </w:r>
    </w:p>
    <w:p w14:paraId="26AA3250" w14:textId="2287B641" w:rsidR="008D579B" w:rsidRPr="00CA31F6" w:rsidRDefault="008D579B" w:rsidP="004D13B5">
      <w:pPr>
        <w:pStyle w:val="PargrafodaLista"/>
        <w:numPr>
          <w:ilvl w:val="0"/>
          <w:numId w:val="4"/>
        </w:numPr>
        <w:rPr>
          <w:lang w:val="en-US"/>
        </w:rPr>
      </w:pPr>
      <w:r w:rsidRPr="00CA31F6">
        <w:rPr>
          <w:lang w:val="en-US"/>
        </w:rPr>
        <w:t>Machine Learning</w:t>
      </w:r>
    </w:p>
    <w:p w14:paraId="703195DE" w14:textId="61281D29" w:rsidR="008D579B" w:rsidRDefault="008D579B" w:rsidP="004D13B5">
      <w:pPr>
        <w:pStyle w:val="PargrafodaLista"/>
        <w:numPr>
          <w:ilvl w:val="0"/>
          <w:numId w:val="4"/>
        </w:numPr>
      </w:pPr>
      <w:r w:rsidRPr="008D579B">
        <w:t>Sistemas de recomendação musical</w:t>
      </w:r>
    </w:p>
    <w:p w14:paraId="5C02332F" w14:textId="3175A75E" w:rsidR="008D579B" w:rsidRPr="003217A5" w:rsidRDefault="006676C9" w:rsidP="004D13B5">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4D13B5"/>
    <w:p w14:paraId="12B874AC" w14:textId="0005DCED" w:rsidR="004C6DA1" w:rsidRDefault="00CC24CC" w:rsidP="004D13B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4D13B5">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4D13B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4D13B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4D13B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4D13B5">
      <w:pPr>
        <w:pStyle w:val="Ttulo2"/>
      </w:pPr>
      <w:bookmarkStart w:id="6" w:name="_Toc55260944"/>
      <w:r w:rsidRPr="004A3A38">
        <w:t>PROCURA NOS MOTORES DE BUSCA</w:t>
      </w:r>
      <w:bookmarkEnd w:id="6"/>
    </w:p>
    <w:p w14:paraId="565BD62B" w14:textId="4FC2D39E" w:rsidR="00B15B79" w:rsidRDefault="00C42379" w:rsidP="004D13B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4D13B5">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4D13B5">
      <w:pPr>
        <w:pStyle w:val="Legenda"/>
      </w:pPr>
      <w:bookmarkStart w:id="8" w:name="_Ref40822595"/>
      <w:bookmarkStart w:id="9" w:name="_Ref40822554"/>
      <w:bookmarkStart w:id="10"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4D13B5"/>
    <w:p w14:paraId="53F7643E" w14:textId="6CDA73C5" w:rsidR="00C42379" w:rsidRDefault="003B2512" w:rsidP="004D13B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4D13B5">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4D13B5">
      <w:pPr>
        <w:pStyle w:val="Legenda"/>
      </w:pPr>
      <w:bookmarkStart w:id="11" w:name="_Ref40822631"/>
      <w:bookmarkStart w:id="12"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1"/>
      <w:r>
        <w:rPr>
          <w:noProof/>
        </w:rPr>
        <w:t xml:space="preserve"> -</w:t>
      </w:r>
      <w:r>
        <w:t xml:space="preserve"> Resultado de busca dos proceedings no motor de busca da ACM (próprio, 2020)</w:t>
      </w:r>
      <w:bookmarkEnd w:id="12"/>
    </w:p>
    <w:p w14:paraId="610807AF" w14:textId="14F45416" w:rsidR="00006881" w:rsidRDefault="00006881" w:rsidP="004D13B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4D13B5">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4D13B5">
      <w:pPr>
        <w:pStyle w:val="Legenda"/>
      </w:pPr>
      <w:bookmarkStart w:id="13" w:name="_Ref40822641"/>
      <w:bookmarkStart w:id="14"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3"/>
      <w:r>
        <w:rPr>
          <w:noProof/>
        </w:rPr>
        <w:t xml:space="preserve"> -</w:t>
      </w:r>
      <w:r>
        <w:t xml:space="preserve"> </w:t>
      </w:r>
      <w:r w:rsidRPr="00353DD1">
        <w:t xml:space="preserve">Resultado de busca dos </w:t>
      </w:r>
      <w:r>
        <w:t>journals</w:t>
      </w:r>
      <w:r w:rsidRPr="00353DD1">
        <w:t xml:space="preserve"> no motor de busca da ACM (próprio, 2020)</w:t>
      </w:r>
      <w:bookmarkEnd w:id="14"/>
    </w:p>
    <w:p w14:paraId="01684C1C" w14:textId="3C32978A" w:rsidR="004A3A38" w:rsidRDefault="008568F7" w:rsidP="004D13B5">
      <w:pPr>
        <w:pStyle w:val="Ttulo2"/>
      </w:pPr>
      <w:bookmarkStart w:id="15" w:name="_Toc55260945"/>
      <w:r w:rsidRPr="008568F7">
        <w:t>ETAPAS DA REVISÃO DOS TRABALHOS</w:t>
      </w:r>
      <w:bookmarkEnd w:id="15"/>
    </w:p>
    <w:p w14:paraId="07248AA1" w14:textId="652FF9C5" w:rsidR="004367EC" w:rsidRDefault="005D0600" w:rsidP="004D13B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4D13B5">
      <w:pPr>
        <w:pStyle w:val="Figuras"/>
      </w:pPr>
      <w:r>
        <w:drawing>
          <wp:inline distT="0" distB="0" distL="0" distR="0" wp14:anchorId="0C5E9678" wp14:editId="43DCAC34">
            <wp:extent cx="5368290" cy="1539240"/>
            <wp:effectExtent l="0" t="0" r="381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4D13B5">
      <w:pPr>
        <w:pStyle w:val="Legenda"/>
      </w:pPr>
      <w:bookmarkStart w:id="16" w:name="_Ref40822414"/>
      <w:bookmarkStart w:id="17" w:name="_Ref40817235"/>
      <w:bookmarkStart w:id="18"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4D13B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4D13B5">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4D13B5">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4D13B5">
      <w:pPr>
        <w:pStyle w:val="Legenda"/>
      </w:pPr>
      <w:bookmarkStart w:id="19" w:name="_Ref40822493"/>
      <w:bookmarkStart w:id="20" w:name="_Ref40822087"/>
      <w:bookmarkStart w:id="21"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4D13B5"/>
    <w:p w14:paraId="79ACB8DA" w14:textId="1C16783D" w:rsidR="009F7EBE" w:rsidRDefault="002F7588" w:rsidP="004D13B5">
      <w:pPr>
        <w:pStyle w:val="Ttulo3"/>
      </w:pPr>
      <w:r>
        <w:tab/>
      </w:r>
      <w:bookmarkStart w:id="22" w:name="_Toc55260946"/>
      <w:r w:rsidR="00B662FD">
        <w:t>Trabalhos selecionados</w:t>
      </w:r>
      <w:bookmarkEnd w:id="22"/>
    </w:p>
    <w:p w14:paraId="250F842B" w14:textId="361A61C8" w:rsidR="0012444C" w:rsidRPr="0012444C" w:rsidRDefault="0012444C" w:rsidP="004D13B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4D13B5">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4D13B5">
      <w:pPr>
        <w:pStyle w:val="Legenda"/>
      </w:pPr>
      <w:bookmarkStart w:id="25" w:name="_Ref40822509"/>
      <w:bookmarkStart w:id="26" w:name="_Ref40821926"/>
      <w:bookmarkStart w:id="27" w:name="_Toc5526088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4D13B5"/>
    <w:p w14:paraId="7A5B0100" w14:textId="5D06947D" w:rsidR="00215DF2" w:rsidRDefault="005424C2" w:rsidP="004D13B5">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4D13B5">
      <w:pPr>
        <w:pStyle w:val="Listas1"/>
      </w:pPr>
      <w:r w:rsidRPr="00E279E5">
        <w:t>Qual o problema que ele resolveu?</w:t>
      </w:r>
    </w:p>
    <w:p w14:paraId="38464060" w14:textId="5C11DCFB" w:rsidR="00615D0C" w:rsidRDefault="00615D0C" w:rsidP="004D13B5">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4D13B5">
      <w:pPr>
        <w:pStyle w:val="Listas1"/>
      </w:pPr>
      <w:r w:rsidRPr="00E279E5">
        <w:t>Quais técnicas foram usadas?</w:t>
      </w:r>
    </w:p>
    <w:p w14:paraId="79CDD4B0" w14:textId="199E101D" w:rsidR="00F4777A" w:rsidRDefault="00F4777A" w:rsidP="004D13B5">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4D13B5">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4D13B5">
      <w:pPr>
        <w:pStyle w:val="Listas1"/>
      </w:pPr>
      <w:r w:rsidRPr="00E279E5">
        <w:t>Qual a base de treinamento e teste?</w:t>
      </w:r>
    </w:p>
    <w:p w14:paraId="729234C2" w14:textId="60984C22" w:rsidR="00F05B21" w:rsidRDefault="00F05B21" w:rsidP="004D13B5">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4D13B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4D13B5">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4D13B5">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4D13B5">
      <w:pPr>
        <w:pStyle w:val="Listas1"/>
      </w:pPr>
      <w:r w:rsidRPr="00E279E5">
        <w:t>Como é obtido o contexto?</w:t>
      </w:r>
    </w:p>
    <w:p w14:paraId="00D8101E" w14:textId="01FE5FE3" w:rsidR="003771F4" w:rsidRDefault="003771F4" w:rsidP="004D13B5">
      <w:pPr>
        <w:pStyle w:val="PargrafodaLista"/>
        <w:numPr>
          <w:ilvl w:val="1"/>
          <w:numId w:val="5"/>
        </w:numPr>
      </w:pPr>
      <w:r>
        <w:t>O usuário pode auxiliar na definição do contexto?</w:t>
      </w:r>
    </w:p>
    <w:p w14:paraId="261CE855" w14:textId="67B75F83" w:rsidR="00530530" w:rsidRDefault="00DC3A27" w:rsidP="004D13B5">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4D13B5">
      <w:pPr>
        <w:pStyle w:val="Listas1"/>
      </w:pPr>
      <w:r w:rsidRPr="00BE64A0">
        <w:t>A recomendação atingiu as expectativas do usuário?</w:t>
      </w:r>
    </w:p>
    <w:p w14:paraId="0BC660E5" w14:textId="137F9354" w:rsidR="002F37B9" w:rsidRDefault="002F37B9" w:rsidP="004D13B5">
      <w:pPr>
        <w:pStyle w:val="PargrafodaLista"/>
        <w:numPr>
          <w:ilvl w:val="1"/>
          <w:numId w:val="5"/>
        </w:numPr>
      </w:pPr>
      <w:r>
        <w:t>Quais foram os critérios de qualidade utilizado</w:t>
      </w:r>
      <w:r w:rsidR="00947D5D">
        <w:t>s</w:t>
      </w:r>
      <w:r>
        <w:t>?</w:t>
      </w:r>
    </w:p>
    <w:p w14:paraId="2043AFCB" w14:textId="78A6817E" w:rsidR="00101A83" w:rsidRDefault="00101A83" w:rsidP="004D13B5">
      <w:pPr>
        <w:pStyle w:val="PargrafodaLista"/>
        <w:numPr>
          <w:ilvl w:val="1"/>
          <w:numId w:val="5"/>
        </w:numPr>
      </w:pPr>
      <w:r>
        <w:t>Quantidade de usuários utilizada? (tamanho da base)</w:t>
      </w:r>
    </w:p>
    <w:p w14:paraId="0EA2F1BE" w14:textId="79B15FCA" w:rsidR="00FE1979" w:rsidRDefault="00ED094B" w:rsidP="004D13B5">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4D13B5">
      <w:pPr>
        <w:pStyle w:val="Listas1"/>
      </w:pPr>
      <w:r w:rsidRPr="00BE64A0">
        <w:t>Tiveram outros resultados apresentados? Quais?</w:t>
      </w:r>
    </w:p>
    <w:p w14:paraId="2DC9835C" w14:textId="66B240F7" w:rsidR="00A6577E" w:rsidRPr="00390005" w:rsidRDefault="00851B82" w:rsidP="004D13B5">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4D13B5">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4D13B5">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4D13B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4D13B5">
      <w:pPr>
        <w:pStyle w:val="Ttulo4"/>
      </w:pPr>
      <w:bookmarkStart w:id="31" w:name="_Ref40822310"/>
      <w:r>
        <w:t>Qual o problema que ele resolveu?</w:t>
      </w:r>
    </w:p>
    <w:p w14:paraId="75AFC6F7" w14:textId="02E953D1" w:rsidR="0084499B" w:rsidRPr="0084499B" w:rsidRDefault="0084499B" w:rsidP="004D13B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4D13B5">
      <w:pPr>
        <w:pStyle w:val="Ttulo4"/>
      </w:pPr>
      <w:r>
        <w:t>Quais técnicas foram usadas?</w:t>
      </w:r>
    </w:p>
    <w:p w14:paraId="2CC70BB5" w14:textId="6E6165A1" w:rsidR="009952AB" w:rsidRDefault="009952AB" w:rsidP="004D13B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4D13B5">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4D13B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4D13B5">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4D13B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4D13B5">
      <w:pPr>
        <w:pStyle w:val="Ttulo4"/>
      </w:pPr>
      <w:r>
        <w:t>Qual a base de treinamento e teste?</w:t>
      </w:r>
    </w:p>
    <w:p w14:paraId="25F9CB4F" w14:textId="0A12E662" w:rsidR="00A36DB8" w:rsidRPr="00A36DB8" w:rsidRDefault="00A36DB8" w:rsidP="004D13B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D13B5">
      <w:pPr>
        <w:pStyle w:val="Ttulo4"/>
      </w:pPr>
      <w:r>
        <w:t>Quais os contextos utilizados?</w:t>
      </w:r>
    </w:p>
    <w:p w14:paraId="7265A4A5" w14:textId="71E088C0" w:rsidR="00A36DB8" w:rsidRDefault="00A36DB8" w:rsidP="004D13B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D13B5">
      <w:pPr>
        <w:pStyle w:val="Ttulo4"/>
      </w:pPr>
      <w:r>
        <w:t>Como é obtido o contexto?</w:t>
      </w:r>
    </w:p>
    <w:p w14:paraId="732380C6" w14:textId="77777777" w:rsidR="004E75AE" w:rsidRDefault="00FD637E" w:rsidP="004D13B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4D13B5">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4D13B5">
      <w:pPr>
        <w:pStyle w:val="Ttulo4"/>
      </w:pPr>
      <w:r>
        <w:t>A recomendação atingiu as expectativas do usuário?</w:t>
      </w:r>
    </w:p>
    <w:p w14:paraId="2BD8EBD4" w14:textId="76A27477" w:rsidR="007C48E1" w:rsidRDefault="00413F67" w:rsidP="004D13B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4D13B5">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D13B5">
      <w:pPr>
        <w:pStyle w:val="Ttulo4"/>
      </w:pPr>
      <w:r>
        <w:t>Tiveram outros resultados apresentados? Quais?</w:t>
      </w:r>
    </w:p>
    <w:p w14:paraId="0ADB2A08" w14:textId="1DE967E0" w:rsidR="00354103" w:rsidRPr="00354103" w:rsidRDefault="00354103" w:rsidP="004D13B5">
      <w:r>
        <w:tab/>
      </w:r>
      <w:r w:rsidR="00D40C23">
        <w:t>Não tiveram outros resultados apresentados.</w:t>
      </w:r>
    </w:p>
    <w:p w14:paraId="6478257F" w14:textId="1A1B74FD" w:rsidR="00D064C6" w:rsidRDefault="00D064C6" w:rsidP="004D13B5">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4D13B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4D13B5">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4D13B5">
      <w:pPr>
        <w:pStyle w:val="Ttulo4"/>
      </w:pPr>
      <w:r w:rsidRPr="000A3B00">
        <w:tab/>
      </w:r>
      <w:r w:rsidR="00B87B98">
        <w:t>Qual o problema que ele resolveu?</w:t>
      </w:r>
    </w:p>
    <w:p w14:paraId="608D79C0" w14:textId="48094ADD" w:rsidR="00B87B98" w:rsidRPr="0084499B" w:rsidRDefault="00B87B98" w:rsidP="004D13B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4D13B5">
      <w:pPr>
        <w:pStyle w:val="Ttulo4"/>
      </w:pPr>
      <w:r>
        <w:t>Quais técnicas foram usadas?</w:t>
      </w:r>
    </w:p>
    <w:p w14:paraId="52A2441C" w14:textId="4DFFDD7A" w:rsidR="00516903" w:rsidRDefault="00B87B98" w:rsidP="004D13B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4D13B5">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4D13B5">
      <w:pPr>
        <w:pStyle w:val="Ttulo4"/>
      </w:pPr>
      <w:r>
        <w:t>Qual a base de treinamento e teste?</w:t>
      </w:r>
    </w:p>
    <w:p w14:paraId="3C6D7511" w14:textId="0BC85AB0" w:rsidR="00B87B98" w:rsidRPr="00A36DB8" w:rsidRDefault="00B87B98" w:rsidP="004D13B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4D13B5">
      <w:pPr>
        <w:pStyle w:val="Ttulo4"/>
      </w:pPr>
      <w:r>
        <w:t>Quais os contextos utilizados?</w:t>
      </w:r>
    </w:p>
    <w:p w14:paraId="28EC470E" w14:textId="3C643D3B" w:rsidR="00B87B98" w:rsidRPr="00A36DB8" w:rsidRDefault="00B87B98" w:rsidP="004D13B5">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4D13B5">
      <w:pPr>
        <w:pStyle w:val="Ttulo4"/>
      </w:pPr>
      <w:r>
        <w:t>Como é obtido o contexto?</w:t>
      </w:r>
    </w:p>
    <w:p w14:paraId="2D365478" w14:textId="3CF5EFC1" w:rsidR="00B87B98" w:rsidRPr="00413F67" w:rsidRDefault="00B87B98" w:rsidP="004D13B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4D13B5">
      <w:pPr>
        <w:pStyle w:val="Ttulo4"/>
      </w:pPr>
      <w:r>
        <w:t>A recomendação atingiu as expectativas do usuário?</w:t>
      </w:r>
    </w:p>
    <w:p w14:paraId="77389F4C" w14:textId="7650585D" w:rsidR="00683408" w:rsidRDefault="00683408" w:rsidP="004D13B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4D13B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4D13B5">
      <w:pPr>
        <w:pStyle w:val="Ttulo4"/>
      </w:pPr>
      <w:r>
        <w:t>Tiveram outros resultados apresentados? Quais?</w:t>
      </w:r>
    </w:p>
    <w:p w14:paraId="6E7D95F7" w14:textId="3449EA5D" w:rsidR="00B87B98" w:rsidRPr="00354103" w:rsidRDefault="00B87B98" w:rsidP="004D13B5">
      <w:r>
        <w:tab/>
      </w:r>
      <w:r w:rsidR="009D3C7F">
        <w:t>Não tiveram outros resultados apresentados.</w:t>
      </w:r>
    </w:p>
    <w:p w14:paraId="3A75EB83" w14:textId="70ACD03A" w:rsidR="00D064C6" w:rsidRDefault="00D064C6" w:rsidP="004D13B5">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4D13B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4D13B5">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4D13B5">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4D13B5">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4D13B5"/>
    <w:p w14:paraId="2A8535D0" w14:textId="29B68F94" w:rsidR="00774680" w:rsidRPr="00E4071D" w:rsidRDefault="00CA31F6" w:rsidP="004D13B5">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4D13B5">
      <w:pPr>
        <w:pStyle w:val="Ttulo4"/>
      </w:pPr>
      <w:r w:rsidRPr="000A3B00">
        <w:tab/>
      </w:r>
      <w:r w:rsidR="00B87B98">
        <w:t>Qual o problema que ele resolveu?</w:t>
      </w:r>
    </w:p>
    <w:p w14:paraId="56F1ADBE" w14:textId="1C4DEBE7" w:rsidR="00B87B98" w:rsidRDefault="00B87B98" w:rsidP="004D13B5">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4D13B5">
      <w:pPr>
        <w:pStyle w:val="Ttulo4"/>
      </w:pPr>
      <w:r>
        <w:t>Quais técnicas foram usadas?</w:t>
      </w:r>
    </w:p>
    <w:p w14:paraId="648EDE5A" w14:textId="1C115997" w:rsidR="0053040E" w:rsidRDefault="00B87B98" w:rsidP="004D13B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4D13B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4D13B5">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4D13B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4D13B5">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4D13B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4D13B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4D13B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4D13B5">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4D13B5">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4D13B5">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4D13B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4D13B5">
      <w:pPr>
        <w:pStyle w:val="Ttulo4"/>
      </w:pPr>
      <w:r>
        <w:t>Qual a base de treinamento e teste?</w:t>
      </w:r>
    </w:p>
    <w:p w14:paraId="311BD162" w14:textId="10D9B4FE" w:rsidR="00B87B98" w:rsidRPr="00A36DB8" w:rsidRDefault="00B87B98" w:rsidP="004D13B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4D13B5">
      <w:pPr>
        <w:pStyle w:val="Ttulo4"/>
      </w:pPr>
      <w:r>
        <w:t>Quais os contextos utilizados?</w:t>
      </w:r>
    </w:p>
    <w:p w14:paraId="17B0FD91" w14:textId="38D8D1FB" w:rsidR="00B87B98" w:rsidRDefault="00B87B98" w:rsidP="004D13B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4D13B5">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4D13B5">
      <w:pPr>
        <w:pStyle w:val="Legenda"/>
      </w:pPr>
      <w:bookmarkStart w:id="33"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4D13B5">
      <w:pPr>
        <w:pStyle w:val="Ttulo4"/>
      </w:pPr>
      <w:r>
        <w:t>Como é obtido o contexto?</w:t>
      </w:r>
    </w:p>
    <w:p w14:paraId="1EB31649" w14:textId="7504F387" w:rsidR="00B87B98" w:rsidRPr="00FD637E" w:rsidRDefault="00B87B98" w:rsidP="004D13B5">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4D13B5">
      <w:pPr>
        <w:pStyle w:val="Ttulo4"/>
      </w:pPr>
      <w:r>
        <w:t>A recomendação atingiu as expectativas do usuário?</w:t>
      </w:r>
    </w:p>
    <w:p w14:paraId="55E00ECF" w14:textId="2EEC6434" w:rsidR="00B87B98" w:rsidRPr="00413F67" w:rsidRDefault="00B87B98" w:rsidP="004D13B5">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4D13B5">
      <w:pPr>
        <w:pStyle w:val="Ttulo4"/>
      </w:pPr>
      <w:r>
        <w:t>Tiveram outros resultados apresentados? Quais?</w:t>
      </w:r>
    </w:p>
    <w:p w14:paraId="038411B0" w14:textId="1A598632" w:rsidR="0063452F" w:rsidRPr="00B87B98" w:rsidRDefault="00B87B98" w:rsidP="004D13B5">
      <w:r>
        <w:tab/>
      </w:r>
      <w:r w:rsidR="00CE3AB5">
        <w:t>Não tiveram outros resultados apresentados.</w:t>
      </w:r>
    </w:p>
    <w:p w14:paraId="7CCC49B8" w14:textId="34B6377F" w:rsidR="00E6306C" w:rsidRDefault="005F2713" w:rsidP="004D13B5">
      <w:pPr>
        <w:pStyle w:val="Ttulo2"/>
      </w:pPr>
      <w:bookmarkStart w:id="35" w:name="_Toc55260947"/>
      <w:r w:rsidRPr="005F2713">
        <w:t>FUNCIONALIDADES DOS TRABALHOS INVESTIGADOS</w:t>
      </w:r>
      <w:bookmarkEnd w:id="35"/>
    </w:p>
    <w:p w14:paraId="485F8F37" w14:textId="29C18B5E" w:rsidR="002522D8" w:rsidRDefault="00762CF2" w:rsidP="004D13B5">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4D13B5">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4D13B5"/>
    <w:p w14:paraId="356E43BA" w14:textId="5A8F36D9" w:rsidR="00FB0449" w:rsidRDefault="00FB0449" w:rsidP="004D13B5">
      <w:pPr>
        <w:pStyle w:val="Legenda"/>
      </w:pPr>
      <w:bookmarkStart w:id="37" w:name="_Ref42381546"/>
      <w:bookmarkStart w:id="38"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4D13B5"/>
        </w:tc>
        <w:tc>
          <w:tcPr>
            <w:tcW w:w="851" w:type="dxa"/>
          </w:tcPr>
          <w:p w14:paraId="057BD11E" w14:textId="71A9B75E" w:rsidR="00133BC3" w:rsidRPr="00DF0B4C" w:rsidRDefault="00133BC3" w:rsidP="004D13B5">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4D13B5">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4D13B5">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4D13B5">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4D13B5">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4D13B5">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4D13B5">
            <w:r>
              <w:t>Tem foco no entendimento do contexto para recomendações musicais?</w:t>
            </w:r>
          </w:p>
        </w:tc>
        <w:tc>
          <w:tcPr>
            <w:tcW w:w="851" w:type="dxa"/>
          </w:tcPr>
          <w:p w14:paraId="441F6F66" w14:textId="5FA12BD7" w:rsidR="00133BC3" w:rsidRPr="007C62DC" w:rsidRDefault="00133BC3" w:rsidP="004D13B5">
            <w:r w:rsidRPr="00902E83">
              <w:rPr>
                <w:rFonts w:ascii="Apple Color Emoji" w:hAnsi="Apple Color Emoji" w:cs="Apple Color Emoji"/>
              </w:rPr>
              <w:t>✔</w:t>
            </w:r>
          </w:p>
        </w:tc>
        <w:tc>
          <w:tcPr>
            <w:tcW w:w="1276" w:type="dxa"/>
          </w:tcPr>
          <w:p w14:paraId="05017945" w14:textId="4AB9FD06" w:rsidR="00133BC3" w:rsidRPr="007C62DC" w:rsidRDefault="00133BC3" w:rsidP="004D13B5">
            <w:r w:rsidRPr="00902E83">
              <w:rPr>
                <w:rFonts w:ascii="Apple Color Emoji" w:hAnsi="Apple Color Emoji" w:cs="Apple Color Emoji"/>
              </w:rPr>
              <w:t>✔</w:t>
            </w:r>
          </w:p>
        </w:tc>
        <w:tc>
          <w:tcPr>
            <w:tcW w:w="1134" w:type="dxa"/>
          </w:tcPr>
          <w:p w14:paraId="2495FE0C" w14:textId="3187CCA2" w:rsidR="00133BC3" w:rsidRPr="007C62DC" w:rsidRDefault="00133BC3" w:rsidP="004D13B5">
            <w:r w:rsidRPr="00902E83">
              <w:rPr>
                <w:rFonts w:ascii="Apple Color Emoji" w:hAnsi="Apple Color Emoji" w:cs="Apple Color Emoji"/>
              </w:rPr>
              <w:t>❌</w:t>
            </w:r>
          </w:p>
        </w:tc>
        <w:tc>
          <w:tcPr>
            <w:tcW w:w="992" w:type="dxa"/>
          </w:tcPr>
          <w:p w14:paraId="75828768" w14:textId="53847281" w:rsidR="00133BC3" w:rsidRPr="00902E83" w:rsidRDefault="00133BC3" w:rsidP="004D13B5">
            <w:r w:rsidRPr="00902E83">
              <w:rPr>
                <w:rFonts w:ascii="Apple Color Emoji" w:hAnsi="Apple Color Emoji" w:cs="Apple Color Emoji"/>
              </w:rPr>
              <w:t>✔</w:t>
            </w:r>
          </w:p>
        </w:tc>
        <w:tc>
          <w:tcPr>
            <w:tcW w:w="992" w:type="dxa"/>
          </w:tcPr>
          <w:p w14:paraId="6076D553" w14:textId="07E205F8" w:rsidR="00133BC3" w:rsidRPr="00902E83" w:rsidRDefault="00F818D4" w:rsidP="004D13B5">
            <w:r w:rsidRPr="00902E83">
              <w:rPr>
                <w:rFonts w:ascii="Apple Color Emoji" w:hAnsi="Apple Color Emoji" w:cs="Apple Color Emoji"/>
              </w:rPr>
              <w:t>❌</w:t>
            </w:r>
          </w:p>
        </w:tc>
        <w:tc>
          <w:tcPr>
            <w:tcW w:w="1228" w:type="dxa"/>
          </w:tcPr>
          <w:p w14:paraId="293FCBC2" w14:textId="742C3EEC" w:rsidR="00133BC3" w:rsidRPr="00902E83" w:rsidRDefault="00133BC3" w:rsidP="004D13B5">
            <w:r w:rsidRPr="00902E83">
              <w:rPr>
                <w:rFonts w:ascii="Apple Color Emoji" w:hAnsi="Apple Color Emoji" w:cs="Apple Color Emoji"/>
              </w:rPr>
              <w:t>✔</w:t>
            </w:r>
          </w:p>
        </w:tc>
      </w:tr>
      <w:tr w:rsidR="00133BC3" w:rsidRPr="00902E83" w14:paraId="4988E608" w14:textId="77777777" w:rsidTr="00133BC3">
        <w:tc>
          <w:tcPr>
            <w:tcW w:w="2263" w:type="dxa"/>
          </w:tcPr>
          <w:p w14:paraId="17CD6A31" w14:textId="6502524B" w:rsidR="00133BC3" w:rsidRPr="00902E83" w:rsidRDefault="00133BC3" w:rsidP="004D13B5">
            <w:r w:rsidRPr="00902E83">
              <w:t>O trabalho foi</w:t>
            </w:r>
            <w:r>
              <w:t>/será</w:t>
            </w:r>
            <w:r w:rsidRPr="00902E83">
              <w:t xml:space="preserve"> validado em um caso real?</w:t>
            </w:r>
          </w:p>
        </w:tc>
        <w:tc>
          <w:tcPr>
            <w:tcW w:w="851" w:type="dxa"/>
          </w:tcPr>
          <w:p w14:paraId="5ABC353F" w14:textId="0E4B0474" w:rsidR="00133BC3" w:rsidRPr="00902E83" w:rsidRDefault="00133BC3" w:rsidP="004D13B5">
            <w:r w:rsidRPr="00902E83">
              <w:rPr>
                <w:rFonts w:ascii="Apple Color Emoji" w:hAnsi="Apple Color Emoji" w:cs="Apple Color Emoji"/>
              </w:rPr>
              <w:t>❌</w:t>
            </w:r>
          </w:p>
        </w:tc>
        <w:tc>
          <w:tcPr>
            <w:tcW w:w="1276" w:type="dxa"/>
          </w:tcPr>
          <w:p w14:paraId="01538D4E" w14:textId="5CD2F69F" w:rsidR="00133BC3" w:rsidRPr="00902E83" w:rsidRDefault="00133BC3" w:rsidP="004D13B5">
            <w:r w:rsidRPr="00902E83">
              <w:rPr>
                <w:rFonts w:ascii="Apple Color Emoji" w:hAnsi="Apple Color Emoji" w:cs="Apple Color Emoji"/>
              </w:rPr>
              <w:t>❌</w:t>
            </w:r>
          </w:p>
        </w:tc>
        <w:tc>
          <w:tcPr>
            <w:tcW w:w="1134" w:type="dxa"/>
          </w:tcPr>
          <w:p w14:paraId="7D608D86" w14:textId="149A5948" w:rsidR="00133BC3" w:rsidRPr="00902E83" w:rsidRDefault="00133BC3" w:rsidP="004D13B5">
            <w:r w:rsidRPr="00902E83">
              <w:rPr>
                <w:rFonts w:ascii="Apple Color Emoji" w:hAnsi="Apple Color Emoji" w:cs="Apple Color Emoji"/>
              </w:rPr>
              <w:t>✔</w:t>
            </w:r>
          </w:p>
        </w:tc>
        <w:tc>
          <w:tcPr>
            <w:tcW w:w="992" w:type="dxa"/>
          </w:tcPr>
          <w:p w14:paraId="0A36339D" w14:textId="6848BCAB" w:rsidR="00133BC3" w:rsidRPr="00902E83" w:rsidRDefault="00AE1371" w:rsidP="004D13B5">
            <w:r w:rsidRPr="00902E83">
              <w:rPr>
                <w:rFonts w:ascii="Apple Color Emoji" w:hAnsi="Apple Color Emoji" w:cs="Apple Color Emoji"/>
              </w:rPr>
              <w:t>✔</w:t>
            </w:r>
          </w:p>
        </w:tc>
        <w:tc>
          <w:tcPr>
            <w:tcW w:w="992" w:type="dxa"/>
          </w:tcPr>
          <w:p w14:paraId="19E30BA2" w14:textId="0A2016A8" w:rsidR="00133BC3" w:rsidRPr="00902E83" w:rsidRDefault="00AE1371" w:rsidP="004D13B5">
            <w:r w:rsidRPr="00902E83">
              <w:rPr>
                <w:rFonts w:ascii="Apple Color Emoji" w:hAnsi="Apple Color Emoji" w:cs="Apple Color Emoji"/>
              </w:rPr>
              <w:t>✔</w:t>
            </w:r>
          </w:p>
        </w:tc>
        <w:tc>
          <w:tcPr>
            <w:tcW w:w="1228" w:type="dxa"/>
          </w:tcPr>
          <w:p w14:paraId="7C22439D" w14:textId="49E2B914" w:rsidR="00133BC3" w:rsidRPr="00902E83" w:rsidRDefault="00133BC3" w:rsidP="004D13B5">
            <w:r w:rsidRPr="00902E83">
              <w:rPr>
                <w:rFonts w:ascii="Apple Color Emoji" w:hAnsi="Apple Color Emoji" w:cs="Apple Color Emoji"/>
              </w:rPr>
              <w:t>✔</w:t>
            </w:r>
          </w:p>
        </w:tc>
      </w:tr>
      <w:tr w:rsidR="00133BC3" w:rsidRPr="00902E83" w14:paraId="3A01B34D" w14:textId="77777777" w:rsidTr="00133BC3">
        <w:tc>
          <w:tcPr>
            <w:tcW w:w="2263" w:type="dxa"/>
          </w:tcPr>
          <w:p w14:paraId="4C0B4223" w14:textId="34507218" w:rsidR="00133BC3" w:rsidRPr="00902E83" w:rsidRDefault="00133BC3" w:rsidP="004D13B5">
            <w:r w:rsidRPr="00902E83">
              <w:t xml:space="preserve">Utiliza do contexto </w:t>
            </w:r>
            <w:r>
              <w:t>comportamental</w:t>
            </w:r>
            <w:r w:rsidRPr="00902E83">
              <w:t>?</w:t>
            </w:r>
          </w:p>
        </w:tc>
        <w:tc>
          <w:tcPr>
            <w:tcW w:w="851" w:type="dxa"/>
          </w:tcPr>
          <w:p w14:paraId="625FC88F" w14:textId="23475129" w:rsidR="00133BC3" w:rsidRPr="00902E83" w:rsidRDefault="00133BC3" w:rsidP="004D13B5">
            <w:r w:rsidRPr="00902E83">
              <w:rPr>
                <w:rFonts w:ascii="Apple Color Emoji" w:hAnsi="Apple Color Emoji" w:cs="Apple Color Emoji"/>
              </w:rPr>
              <w:t>✔</w:t>
            </w:r>
          </w:p>
        </w:tc>
        <w:tc>
          <w:tcPr>
            <w:tcW w:w="1276" w:type="dxa"/>
          </w:tcPr>
          <w:p w14:paraId="0F9DFEDA" w14:textId="50E7C2EE" w:rsidR="00133BC3" w:rsidRPr="00902E83" w:rsidRDefault="00133BC3" w:rsidP="004D13B5">
            <w:r w:rsidRPr="00902E83">
              <w:rPr>
                <w:rFonts w:ascii="Apple Color Emoji" w:hAnsi="Apple Color Emoji" w:cs="Apple Color Emoji"/>
              </w:rPr>
              <w:t>✔</w:t>
            </w:r>
          </w:p>
        </w:tc>
        <w:tc>
          <w:tcPr>
            <w:tcW w:w="1134" w:type="dxa"/>
          </w:tcPr>
          <w:p w14:paraId="3B46B010" w14:textId="6FC15AB7" w:rsidR="00133BC3" w:rsidRPr="00902E83" w:rsidRDefault="00133BC3" w:rsidP="004D13B5">
            <w:r w:rsidRPr="00902E83">
              <w:rPr>
                <w:rFonts w:ascii="Apple Color Emoji" w:hAnsi="Apple Color Emoji" w:cs="Apple Color Emoji"/>
              </w:rPr>
              <w:t>✔</w:t>
            </w:r>
          </w:p>
        </w:tc>
        <w:tc>
          <w:tcPr>
            <w:tcW w:w="992" w:type="dxa"/>
          </w:tcPr>
          <w:p w14:paraId="6E70A0DF" w14:textId="3559AB6E" w:rsidR="00133BC3" w:rsidRPr="00902E83" w:rsidRDefault="00AF3C07" w:rsidP="004D13B5">
            <w:r>
              <w:rPr>
                <w:rFonts w:ascii="Apple Color Emoji" w:hAnsi="Apple Color Emoji" w:cs="Apple Color Emoji"/>
              </w:rPr>
              <w:t>✔</w:t>
            </w:r>
          </w:p>
        </w:tc>
        <w:tc>
          <w:tcPr>
            <w:tcW w:w="992" w:type="dxa"/>
          </w:tcPr>
          <w:p w14:paraId="2095E8AF" w14:textId="149833ED" w:rsidR="00133BC3" w:rsidRPr="00902E83" w:rsidRDefault="00AF3C07" w:rsidP="004D13B5">
            <w:r>
              <w:rPr>
                <w:rFonts w:ascii="Apple Color Emoji" w:hAnsi="Apple Color Emoji" w:cs="Apple Color Emoji"/>
              </w:rPr>
              <w:t>❌</w:t>
            </w:r>
          </w:p>
        </w:tc>
        <w:tc>
          <w:tcPr>
            <w:tcW w:w="1228" w:type="dxa"/>
          </w:tcPr>
          <w:p w14:paraId="21DD1880" w14:textId="364217C0" w:rsidR="00133BC3" w:rsidRPr="00902E83" w:rsidRDefault="00133BC3" w:rsidP="004D13B5">
            <w:r w:rsidRPr="00902E83">
              <w:rPr>
                <w:rFonts w:ascii="Apple Color Emoji" w:hAnsi="Apple Color Emoji" w:cs="Apple Color Emoji"/>
              </w:rPr>
              <w:t>✔</w:t>
            </w:r>
          </w:p>
        </w:tc>
      </w:tr>
      <w:tr w:rsidR="00133BC3" w:rsidRPr="00902E83" w14:paraId="2F042FD1" w14:textId="77777777" w:rsidTr="00133BC3">
        <w:tc>
          <w:tcPr>
            <w:tcW w:w="2263" w:type="dxa"/>
          </w:tcPr>
          <w:p w14:paraId="5BA8A89A" w14:textId="3146CA47" w:rsidR="00133BC3" w:rsidRPr="00902E83" w:rsidRDefault="00133BC3" w:rsidP="004D13B5">
            <w:r w:rsidRPr="00902E83">
              <w:t xml:space="preserve">Utiliza do contexto </w:t>
            </w:r>
            <w:r>
              <w:t>de ambiente</w:t>
            </w:r>
            <w:r w:rsidRPr="00902E83">
              <w:t>?</w:t>
            </w:r>
          </w:p>
        </w:tc>
        <w:tc>
          <w:tcPr>
            <w:tcW w:w="851" w:type="dxa"/>
          </w:tcPr>
          <w:p w14:paraId="2440BEFF" w14:textId="2A185E34" w:rsidR="00133BC3" w:rsidRPr="00902E83" w:rsidRDefault="00133BC3" w:rsidP="004D13B5">
            <w:r w:rsidRPr="00902E83">
              <w:rPr>
                <w:rFonts w:ascii="Apple Color Emoji" w:hAnsi="Apple Color Emoji" w:cs="Apple Color Emoji"/>
              </w:rPr>
              <w:t>❌</w:t>
            </w:r>
          </w:p>
        </w:tc>
        <w:tc>
          <w:tcPr>
            <w:tcW w:w="1276" w:type="dxa"/>
          </w:tcPr>
          <w:p w14:paraId="62EC11FA" w14:textId="1A0B3498" w:rsidR="00133BC3" w:rsidRPr="00902E83" w:rsidRDefault="00133BC3" w:rsidP="004D13B5">
            <w:r w:rsidRPr="00902E83">
              <w:rPr>
                <w:rFonts w:ascii="Apple Color Emoji" w:hAnsi="Apple Color Emoji" w:cs="Apple Color Emoji"/>
              </w:rPr>
              <w:t>❌</w:t>
            </w:r>
          </w:p>
        </w:tc>
        <w:tc>
          <w:tcPr>
            <w:tcW w:w="1134" w:type="dxa"/>
          </w:tcPr>
          <w:p w14:paraId="157A9FC1" w14:textId="164542DD" w:rsidR="00133BC3" w:rsidRPr="00902E83" w:rsidRDefault="00133BC3" w:rsidP="004D13B5">
            <w:r>
              <w:rPr>
                <w:rFonts w:ascii="Apple Color Emoji" w:hAnsi="Apple Color Emoji" w:cs="Apple Color Emoji"/>
              </w:rPr>
              <w:t>✔</w:t>
            </w:r>
          </w:p>
        </w:tc>
        <w:tc>
          <w:tcPr>
            <w:tcW w:w="992" w:type="dxa"/>
          </w:tcPr>
          <w:p w14:paraId="16CFA34A" w14:textId="426ACED9" w:rsidR="00133BC3" w:rsidRDefault="00AF3C07" w:rsidP="004D13B5">
            <w:r>
              <w:rPr>
                <w:rFonts w:ascii="Apple Color Emoji" w:hAnsi="Apple Color Emoji" w:cs="Apple Color Emoji"/>
              </w:rPr>
              <w:t>✔</w:t>
            </w:r>
          </w:p>
        </w:tc>
        <w:tc>
          <w:tcPr>
            <w:tcW w:w="992" w:type="dxa"/>
          </w:tcPr>
          <w:p w14:paraId="1B83EC91" w14:textId="51DC33B7" w:rsidR="00133BC3" w:rsidRDefault="00AF3C07" w:rsidP="004D13B5">
            <w:r>
              <w:rPr>
                <w:rFonts w:ascii="Apple Color Emoji" w:hAnsi="Apple Color Emoji" w:cs="Apple Color Emoji"/>
              </w:rPr>
              <w:t>❌</w:t>
            </w:r>
          </w:p>
        </w:tc>
        <w:tc>
          <w:tcPr>
            <w:tcW w:w="1228" w:type="dxa"/>
          </w:tcPr>
          <w:p w14:paraId="1C4F733A" w14:textId="320C4370" w:rsidR="00133BC3" w:rsidRPr="00902E83" w:rsidRDefault="00133BC3" w:rsidP="004D13B5">
            <w:r>
              <w:rPr>
                <w:rFonts w:ascii="Apple Color Emoji" w:hAnsi="Apple Color Emoji" w:cs="Apple Color Emoji"/>
              </w:rPr>
              <w:t>✔</w:t>
            </w:r>
          </w:p>
        </w:tc>
      </w:tr>
      <w:tr w:rsidR="00133BC3" w:rsidRPr="00902E83" w14:paraId="4E5C84AD" w14:textId="3660FFD0" w:rsidTr="00133BC3">
        <w:tc>
          <w:tcPr>
            <w:tcW w:w="2263" w:type="dxa"/>
          </w:tcPr>
          <w:p w14:paraId="4AFC0513" w14:textId="0137024F" w:rsidR="00133BC3" w:rsidRPr="00902E83" w:rsidRDefault="00133BC3" w:rsidP="004D13B5">
            <w:r w:rsidRPr="00902E83">
              <w:t>Utiliza do contexto explicito?</w:t>
            </w:r>
          </w:p>
        </w:tc>
        <w:tc>
          <w:tcPr>
            <w:tcW w:w="851" w:type="dxa"/>
          </w:tcPr>
          <w:p w14:paraId="70BCCBF7" w14:textId="3FA5AB2A" w:rsidR="00133BC3" w:rsidRPr="00902E83" w:rsidRDefault="00133BC3" w:rsidP="004D13B5">
            <w:r>
              <w:rPr>
                <w:rFonts w:ascii="Apple Color Emoji" w:hAnsi="Apple Color Emoji" w:cs="Apple Color Emoji"/>
              </w:rPr>
              <w:t>❌</w:t>
            </w:r>
          </w:p>
        </w:tc>
        <w:tc>
          <w:tcPr>
            <w:tcW w:w="1276" w:type="dxa"/>
          </w:tcPr>
          <w:p w14:paraId="15E9C0B0" w14:textId="6F53612B" w:rsidR="00133BC3" w:rsidRPr="00902E83" w:rsidRDefault="00133BC3" w:rsidP="004D13B5">
            <w:r>
              <w:rPr>
                <w:rFonts w:ascii="Apple Color Emoji" w:hAnsi="Apple Color Emoji" w:cs="Apple Color Emoji"/>
              </w:rPr>
              <w:t>❌</w:t>
            </w:r>
          </w:p>
        </w:tc>
        <w:tc>
          <w:tcPr>
            <w:tcW w:w="1134" w:type="dxa"/>
          </w:tcPr>
          <w:p w14:paraId="4391E073" w14:textId="571ED4A4" w:rsidR="00133BC3" w:rsidRPr="00902E83" w:rsidRDefault="00133BC3" w:rsidP="004D13B5">
            <w:r>
              <w:rPr>
                <w:rFonts w:ascii="Apple Color Emoji" w:hAnsi="Apple Color Emoji" w:cs="Apple Color Emoji"/>
              </w:rPr>
              <w:t>✔</w:t>
            </w:r>
          </w:p>
        </w:tc>
        <w:tc>
          <w:tcPr>
            <w:tcW w:w="992" w:type="dxa"/>
          </w:tcPr>
          <w:p w14:paraId="502F4905" w14:textId="48F01661" w:rsidR="00133BC3" w:rsidRDefault="00AF3C07" w:rsidP="004D13B5">
            <w:r>
              <w:rPr>
                <w:rFonts w:ascii="Apple Color Emoji" w:hAnsi="Apple Color Emoji" w:cs="Apple Color Emoji"/>
              </w:rPr>
              <w:t>✔</w:t>
            </w:r>
          </w:p>
        </w:tc>
        <w:tc>
          <w:tcPr>
            <w:tcW w:w="992" w:type="dxa"/>
          </w:tcPr>
          <w:p w14:paraId="28CF93C9" w14:textId="779E810C" w:rsidR="00133BC3" w:rsidRDefault="00AF3C07" w:rsidP="004D13B5">
            <w:r>
              <w:rPr>
                <w:rFonts w:ascii="Apple Color Emoji" w:hAnsi="Apple Color Emoji" w:cs="Apple Color Emoji"/>
              </w:rPr>
              <w:t>❌</w:t>
            </w:r>
          </w:p>
        </w:tc>
        <w:tc>
          <w:tcPr>
            <w:tcW w:w="1228" w:type="dxa"/>
          </w:tcPr>
          <w:p w14:paraId="42428EDA" w14:textId="2F173817" w:rsidR="00133BC3" w:rsidRPr="00902E83" w:rsidRDefault="00133BC3" w:rsidP="004D13B5">
            <w:r>
              <w:rPr>
                <w:rFonts w:ascii="Apple Color Emoji" w:hAnsi="Apple Color Emoji" w:cs="Apple Color Emoji"/>
              </w:rPr>
              <w:t>✔</w:t>
            </w:r>
          </w:p>
        </w:tc>
      </w:tr>
      <w:tr w:rsidR="00133BC3" w:rsidRPr="00902E83" w14:paraId="682A38D2" w14:textId="77777777" w:rsidTr="00133BC3">
        <w:tc>
          <w:tcPr>
            <w:tcW w:w="2263" w:type="dxa"/>
          </w:tcPr>
          <w:p w14:paraId="20FD37C3" w14:textId="77B4BF07" w:rsidR="00133BC3" w:rsidRPr="00902E83" w:rsidRDefault="00133BC3" w:rsidP="004D13B5">
            <w:r w:rsidRPr="00902E83">
              <w:t>Utiliza do contexto implícito?</w:t>
            </w:r>
          </w:p>
        </w:tc>
        <w:tc>
          <w:tcPr>
            <w:tcW w:w="851" w:type="dxa"/>
          </w:tcPr>
          <w:p w14:paraId="185BAB56" w14:textId="4A909F3D" w:rsidR="00133BC3" w:rsidRPr="00902E83" w:rsidRDefault="00133BC3" w:rsidP="004D13B5">
            <w:r>
              <w:rPr>
                <w:rFonts w:ascii="Apple Color Emoji" w:hAnsi="Apple Color Emoji" w:cs="Apple Color Emoji"/>
              </w:rPr>
              <w:t>✔</w:t>
            </w:r>
          </w:p>
        </w:tc>
        <w:tc>
          <w:tcPr>
            <w:tcW w:w="1276" w:type="dxa"/>
          </w:tcPr>
          <w:p w14:paraId="0FC8BBDE" w14:textId="2F514D54" w:rsidR="00133BC3" w:rsidRPr="00902E83" w:rsidRDefault="00133BC3" w:rsidP="004D13B5">
            <w:r>
              <w:rPr>
                <w:rFonts w:ascii="Apple Color Emoji" w:hAnsi="Apple Color Emoji" w:cs="Apple Color Emoji"/>
              </w:rPr>
              <w:t>✔</w:t>
            </w:r>
          </w:p>
        </w:tc>
        <w:tc>
          <w:tcPr>
            <w:tcW w:w="1134" w:type="dxa"/>
          </w:tcPr>
          <w:p w14:paraId="22DBDAEA" w14:textId="351E7CCE" w:rsidR="00133BC3" w:rsidRPr="00902E83" w:rsidRDefault="00133BC3" w:rsidP="004D13B5">
            <w:r>
              <w:rPr>
                <w:rFonts w:ascii="Apple Color Emoji" w:hAnsi="Apple Color Emoji" w:cs="Apple Color Emoji"/>
              </w:rPr>
              <w:t>✔</w:t>
            </w:r>
          </w:p>
        </w:tc>
        <w:tc>
          <w:tcPr>
            <w:tcW w:w="992" w:type="dxa"/>
          </w:tcPr>
          <w:p w14:paraId="482B2C34" w14:textId="0619E919" w:rsidR="00133BC3" w:rsidRDefault="00AF3C07" w:rsidP="004D13B5">
            <w:r>
              <w:rPr>
                <w:rFonts w:ascii="Apple Color Emoji" w:hAnsi="Apple Color Emoji" w:cs="Apple Color Emoji"/>
              </w:rPr>
              <w:t>✔</w:t>
            </w:r>
          </w:p>
        </w:tc>
        <w:tc>
          <w:tcPr>
            <w:tcW w:w="992" w:type="dxa"/>
          </w:tcPr>
          <w:p w14:paraId="5226CC13" w14:textId="2F92CEE1" w:rsidR="00133BC3" w:rsidRDefault="00AF3C07" w:rsidP="004D13B5">
            <w:r>
              <w:rPr>
                <w:rFonts w:ascii="Apple Color Emoji" w:hAnsi="Apple Color Emoji" w:cs="Apple Color Emoji"/>
              </w:rPr>
              <w:t>❌</w:t>
            </w:r>
          </w:p>
        </w:tc>
        <w:tc>
          <w:tcPr>
            <w:tcW w:w="1228" w:type="dxa"/>
          </w:tcPr>
          <w:p w14:paraId="6769FD60" w14:textId="3E656029" w:rsidR="00133BC3" w:rsidRPr="00902E83" w:rsidRDefault="00133BC3" w:rsidP="004D13B5">
            <w:r>
              <w:rPr>
                <w:rFonts w:ascii="Apple Color Emoji" w:hAnsi="Apple Color Emoji" w:cs="Apple Color Emoji"/>
              </w:rPr>
              <w:t>✔</w:t>
            </w:r>
          </w:p>
        </w:tc>
      </w:tr>
      <w:tr w:rsidR="00133BC3" w:rsidRPr="00902E83" w14:paraId="1AF7A3F0" w14:textId="77777777" w:rsidTr="00133BC3">
        <w:tc>
          <w:tcPr>
            <w:tcW w:w="2263" w:type="dxa"/>
          </w:tcPr>
          <w:p w14:paraId="5FDD8C1C" w14:textId="1A9EE2A1" w:rsidR="00133BC3" w:rsidRDefault="00133BC3" w:rsidP="004D13B5">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4D13B5">
            <w:r>
              <w:rPr>
                <w:rFonts w:ascii="Apple Color Emoji" w:hAnsi="Apple Color Emoji" w:cs="Apple Color Emoji"/>
              </w:rPr>
              <w:t>❌</w:t>
            </w:r>
          </w:p>
        </w:tc>
        <w:tc>
          <w:tcPr>
            <w:tcW w:w="1276" w:type="dxa"/>
          </w:tcPr>
          <w:p w14:paraId="4194C9EB" w14:textId="12A928F8" w:rsidR="00133BC3" w:rsidRDefault="00133BC3" w:rsidP="004D13B5">
            <w:r>
              <w:rPr>
                <w:rFonts w:ascii="Apple Color Emoji" w:hAnsi="Apple Color Emoji" w:cs="Apple Color Emoji"/>
              </w:rPr>
              <w:t>❌</w:t>
            </w:r>
          </w:p>
        </w:tc>
        <w:tc>
          <w:tcPr>
            <w:tcW w:w="1134" w:type="dxa"/>
          </w:tcPr>
          <w:p w14:paraId="041307D4" w14:textId="79D83BE7" w:rsidR="00133BC3" w:rsidRDefault="00133BC3" w:rsidP="004D13B5">
            <w:r>
              <w:rPr>
                <w:rFonts w:ascii="Apple Color Emoji" w:hAnsi="Apple Color Emoji" w:cs="Apple Color Emoji"/>
              </w:rPr>
              <w:t>❌</w:t>
            </w:r>
          </w:p>
        </w:tc>
        <w:tc>
          <w:tcPr>
            <w:tcW w:w="992" w:type="dxa"/>
          </w:tcPr>
          <w:p w14:paraId="6920001E" w14:textId="7444B42E" w:rsidR="00133BC3" w:rsidRDefault="00133BC3" w:rsidP="004D13B5">
            <w:r>
              <w:rPr>
                <w:rFonts w:ascii="Apple Color Emoji" w:hAnsi="Apple Color Emoji" w:cs="Apple Color Emoji"/>
              </w:rPr>
              <w:t>✔</w:t>
            </w:r>
          </w:p>
        </w:tc>
        <w:tc>
          <w:tcPr>
            <w:tcW w:w="992" w:type="dxa"/>
          </w:tcPr>
          <w:p w14:paraId="0BB17045" w14:textId="59AC683C" w:rsidR="00133BC3" w:rsidRDefault="00133BC3" w:rsidP="004D13B5">
            <w:r>
              <w:rPr>
                <w:rFonts w:ascii="Apple Color Emoji" w:hAnsi="Apple Color Emoji" w:cs="Apple Color Emoji"/>
              </w:rPr>
              <w:t>✔</w:t>
            </w:r>
          </w:p>
        </w:tc>
        <w:tc>
          <w:tcPr>
            <w:tcW w:w="1228" w:type="dxa"/>
          </w:tcPr>
          <w:p w14:paraId="312CB3BA" w14:textId="4BC4EE04" w:rsidR="00133BC3" w:rsidRDefault="00133BC3" w:rsidP="004D13B5">
            <w:r>
              <w:rPr>
                <w:rFonts w:ascii="Apple Color Emoji" w:hAnsi="Apple Color Emoji" w:cs="Apple Color Emoji"/>
              </w:rPr>
              <w:t>✔</w:t>
            </w:r>
          </w:p>
        </w:tc>
      </w:tr>
      <w:tr w:rsidR="00133BC3" w:rsidRPr="00902E83" w14:paraId="42084703" w14:textId="77777777" w:rsidTr="00133BC3">
        <w:tc>
          <w:tcPr>
            <w:tcW w:w="2263" w:type="dxa"/>
          </w:tcPr>
          <w:p w14:paraId="607494FB" w14:textId="62590B7A" w:rsidR="00133BC3" w:rsidRPr="00902E83" w:rsidRDefault="00133BC3" w:rsidP="004D13B5">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4D13B5">
            <w:r>
              <w:rPr>
                <w:rFonts w:ascii="Apple Color Emoji" w:hAnsi="Apple Color Emoji" w:cs="Apple Color Emoji"/>
              </w:rPr>
              <w:t>❌</w:t>
            </w:r>
          </w:p>
        </w:tc>
        <w:tc>
          <w:tcPr>
            <w:tcW w:w="1276" w:type="dxa"/>
          </w:tcPr>
          <w:p w14:paraId="34E72F30" w14:textId="2F112282" w:rsidR="00133BC3" w:rsidRDefault="00133BC3" w:rsidP="004D13B5">
            <w:r>
              <w:rPr>
                <w:rFonts w:ascii="Apple Color Emoji" w:hAnsi="Apple Color Emoji" w:cs="Apple Color Emoji"/>
              </w:rPr>
              <w:t>✔</w:t>
            </w:r>
          </w:p>
        </w:tc>
        <w:tc>
          <w:tcPr>
            <w:tcW w:w="1134" w:type="dxa"/>
          </w:tcPr>
          <w:p w14:paraId="240A04A7" w14:textId="2E653236" w:rsidR="00133BC3" w:rsidRDefault="00133BC3" w:rsidP="004D13B5">
            <w:r>
              <w:rPr>
                <w:rFonts w:ascii="Apple Color Emoji" w:hAnsi="Apple Color Emoji" w:cs="Apple Color Emoji"/>
              </w:rPr>
              <w:t>✔</w:t>
            </w:r>
          </w:p>
        </w:tc>
        <w:tc>
          <w:tcPr>
            <w:tcW w:w="992" w:type="dxa"/>
          </w:tcPr>
          <w:p w14:paraId="43BD8DF6" w14:textId="7F206F4F" w:rsidR="00133BC3" w:rsidRDefault="00C300C3" w:rsidP="004D13B5">
            <w:r>
              <w:rPr>
                <w:rFonts w:ascii="Apple Color Emoji" w:hAnsi="Apple Color Emoji" w:cs="Apple Color Emoji"/>
              </w:rPr>
              <w:t>❌</w:t>
            </w:r>
          </w:p>
        </w:tc>
        <w:tc>
          <w:tcPr>
            <w:tcW w:w="992" w:type="dxa"/>
          </w:tcPr>
          <w:p w14:paraId="38BC4F4E" w14:textId="763D9098" w:rsidR="00133BC3" w:rsidRDefault="00C300C3" w:rsidP="004D13B5">
            <w:r>
              <w:rPr>
                <w:rFonts w:ascii="Apple Color Emoji" w:hAnsi="Apple Color Emoji" w:cs="Apple Color Emoji"/>
              </w:rPr>
              <w:t>❌</w:t>
            </w:r>
          </w:p>
        </w:tc>
        <w:tc>
          <w:tcPr>
            <w:tcW w:w="1228" w:type="dxa"/>
          </w:tcPr>
          <w:p w14:paraId="2F6147B2" w14:textId="105F044D" w:rsidR="00133BC3" w:rsidRDefault="00C300C3" w:rsidP="004D13B5">
            <w:r>
              <w:rPr>
                <w:rFonts w:ascii="Apple Color Emoji" w:hAnsi="Apple Color Emoji" w:cs="Apple Color Emoji"/>
              </w:rPr>
              <w:t>❌</w:t>
            </w:r>
          </w:p>
        </w:tc>
      </w:tr>
      <w:tr w:rsidR="00133BC3" w:rsidRPr="00902E83" w14:paraId="62942329" w14:textId="77777777" w:rsidTr="00133BC3">
        <w:tc>
          <w:tcPr>
            <w:tcW w:w="2263" w:type="dxa"/>
          </w:tcPr>
          <w:p w14:paraId="2EC4E1EE" w14:textId="463E1775" w:rsidR="00133BC3" w:rsidRDefault="00133BC3" w:rsidP="004D13B5">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4D13B5">
            <w:r>
              <w:rPr>
                <w:rFonts w:ascii="Apple Color Emoji" w:hAnsi="Apple Color Emoji" w:cs="Apple Color Emoji"/>
              </w:rPr>
              <w:t>❌</w:t>
            </w:r>
          </w:p>
        </w:tc>
        <w:tc>
          <w:tcPr>
            <w:tcW w:w="1276" w:type="dxa"/>
          </w:tcPr>
          <w:p w14:paraId="1F69CB03" w14:textId="2F899535" w:rsidR="00133BC3" w:rsidRDefault="00133BC3" w:rsidP="004D13B5">
            <w:r>
              <w:rPr>
                <w:rFonts w:ascii="Apple Color Emoji" w:hAnsi="Apple Color Emoji" w:cs="Apple Color Emoji"/>
              </w:rPr>
              <w:t>❌</w:t>
            </w:r>
          </w:p>
        </w:tc>
        <w:tc>
          <w:tcPr>
            <w:tcW w:w="1134" w:type="dxa"/>
          </w:tcPr>
          <w:p w14:paraId="389DEEDC" w14:textId="096DFF94" w:rsidR="00133BC3" w:rsidRDefault="00133BC3" w:rsidP="004D13B5">
            <w:r>
              <w:rPr>
                <w:rFonts w:ascii="Apple Color Emoji" w:hAnsi="Apple Color Emoji" w:cs="Apple Color Emoji"/>
              </w:rPr>
              <w:t>✔</w:t>
            </w:r>
          </w:p>
        </w:tc>
        <w:tc>
          <w:tcPr>
            <w:tcW w:w="992" w:type="dxa"/>
          </w:tcPr>
          <w:p w14:paraId="33405BA6" w14:textId="0AEDF795" w:rsidR="00133BC3" w:rsidRDefault="00A87396" w:rsidP="004D13B5">
            <w:r>
              <w:rPr>
                <w:rFonts w:ascii="Apple Color Emoji" w:hAnsi="Apple Color Emoji" w:cs="Apple Color Emoji"/>
              </w:rPr>
              <w:t>❌</w:t>
            </w:r>
          </w:p>
        </w:tc>
        <w:tc>
          <w:tcPr>
            <w:tcW w:w="992" w:type="dxa"/>
          </w:tcPr>
          <w:p w14:paraId="171A61E4" w14:textId="14C0F87A" w:rsidR="00133BC3" w:rsidRDefault="00A87396" w:rsidP="004D13B5">
            <w:r>
              <w:rPr>
                <w:rFonts w:ascii="Apple Color Emoji" w:hAnsi="Apple Color Emoji" w:cs="Apple Color Emoji"/>
              </w:rPr>
              <w:t>❌</w:t>
            </w:r>
          </w:p>
        </w:tc>
        <w:tc>
          <w:tcPr>
            <w:tcW w:w="1228" w:type="dxa"/>
          </w:tcPr>
          <w:p w14:paraId="1DE12D50" w14:textId="59216728" w:rsidR="00133BC3" w:rsidRDefault="00A87396" w:rsidP="004D13B5">
            <w:r>
              <w:rPr>
                <w:rFonts w:ascii="Apple Color Emoji" w:hAnsi="Apple Color Emoji" w:cs="Apple Color Emoji"/>
              </w:rPr>
              <w:t>❌</w:t>
            </w:r>
          </w:p>
        </w:tc>
      </w:tr>
      <w:tr w:rsidR="00133BC3" w:rsidRPr="00902E83" w14:paraId="531F6F5E" w14:textId="77777777" w:rsidTr="00133BC3">
        <w:tc>
          <w:tcPr>
            <w:tcW w:w="2263" w:type="dxa"/>
          </w:tcPr>
          <w:p w14:paraId="2E4A82AA" w14:textId="7877B97C" w:rsidR="00133BC3" w:rsidRDefault="00133BC3" w:rsidP="004D13B5">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4D13B5">
            <w:r>
              <w:rPr>
                <w:rFonts w:ascii="Apple Color Emoji" w:hAnsi="Apple Color Emoji" w:cs="Apple Color Emoji"/>
              </w:rPr>
              <w:t>✔</w:t>
            </w:r>
          </w:p>
        </w:tc>
        <w:tc>
          <w:tcPr>
            <w:tcW w:w="1276" w:type="dxa"/>
          </w:tcPr>
          <w:p w14:paraId="7EC2706F" w14:textId="20587CFD" w:rsidR="00133BC3" w:rsidRDefault="00133BC3" w:rsidP="004D13B5">
            <w:r>
              <w:rPr>
                <w:rFonts w:ascii="Apple Color Emoji" w:hAnsi="Apple Color Emoji" w:cs="Apple Color Emoji"/>
              </w:rPr>
              <w:t>❌</w:t>
            </w:r>
          </w:p>
        </w:tc>
        <w:tc>
          <w:tcPr>
            <w:tcW w:w="1134" w:type="dxa"/>
          </w:tcPr>
          <w:p w14:paraId="04605587" w14:textId="0501A47C" w:rsidR="00133BC3" w:rsidRDefault="00133BC3" w:rsidP="004D13B5">
            <w:r>
              <w:rPr>
                <w:rFonts w:ascii="Apple Color Emoji" w:hAnsi="Apple Color Emoji" w:cs="Apple Color Emoji"/>
              </w:rPr>
              <w:t>❌</w:t>
            </w:r>
          </w:p>
        </w:tc>
        <w:tc>
          <w:tcPr>
            <w:tcW w:w="992" w:type="dxa"/>
          </w:tcPr>
          <w:p w14:paraId="3519B922" w14:textId="5A9A47A8" w:rsidR="00133BC3" w:rsidRDefault="00107911" w:rsidP="004D13B5">
            <w:r>
              <w:rPr>
                <w:rFonts w:ascii="Apple Color Emoji" w:hAnsi="Apple Color Emoji" w:cs="Apple Color Emoji"/>
              </w:rPr>
              <w:t>❌</w:t>
            </w:r>
          </w:p>
        </w:tc>
        <w:tc>
          <w:tcPr>
            <w:tcW w:w="992" w:type="dxa"/>
          </w:tcPr>
          <w:p w14:paraId="6C049567" w14:textId="54A46C61" w:rsidR="00133BC3" w:rsidRDefault="00107911" w:rsidP="004D13B5">
            <w:r>
              <w:rPr>
                <w:rFonts w:ascii="Apple Color Emoji" w:hAnsi="Apple Color Emoji" w:cs="Apple Color Emoji"/>
              </w:rPr>
              <w:t>❌</w:t>
            </w:r>
          </w:p>
        </w:tc>
        <w:tc>
          <w:tcPr>
            <w:tcW w:w="1228" w:type="dxa"/>
          </w:tcPr>
          <w:p w14:paraId="7EBDD19D" w14:textId="6638A38B" w:rsidR="00133BC3" w:rsidRDefault="00107911" w:rsidP="004D13B5">
            <w:r>
              <w:rPr>
                <w:rFonts w:ascii="Apple Color Emoji" w:hAnsi="Apple Color Emoji" w:cs="Apple Color Emoji"/>
              </w:rPr>
              <w:t>❌</w:t>
            </w:r>
          </w:p>
        </w:tc>
      </w:tr>
      <w:tr w:rsidR="00133BC3" w:rsidRPr="00433FDA" w14:paraId="478F27A7" w14:textId="77777777" w:rsidTr="00133BC3">
        <w:tc>
          <w:tcPr>
            <w:tcW w:w="2263" w:type="dxa"/>
          </w:tcPr>
          <w:p w14:paraId="22705079" w14:textId="2C4D64A4" w:rsidR="00133BC3" w:rsidRPr="00433FDA" w:rsidRDefault="00133BC3" w:rsidP="004D13B5">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4D13B5">
            <w:r>
              <w:rPr>
                <w:rFonts w:ascii="Apple Color Emoji" w:hAnsi="Apple Color Emoji" w:cs="Apple Color Emoji"/>
              </w:rPr>
              <w:t>✔</w:t>
            </w:r>
          </w:p>
        </w:tc>
        <w:tc>
          <w:tcPr>
            <w:tcW w:w="1276" w:type="dxa"/>
          </w:tcPr>
          <w:p w14:paraId="3097A931" w14:textId="2EA435E5" w:rsidR="00133BC3" w:rsidRPr="00433FDA" w:rsidRDefault="00133BC3" w:rsidP="004D13B5">
            <w:r>
              <w:rPr>
                <w:rFonts w:ascii="Apple Color Emoji" w:hAnsi="Apple Color Emoji" w:cs="Apple Color Emoji"/>
              </w:rPr>
              <w:t>❌</w:t>
            </w:r>
          </w:p>
        </w:tc>
        <w:tc>
          <w:tcPr>
            <w:tcW w:w="1134" w:type="dxa"/>
          </w:tcPr>
          <w:p w14:paraId="45429285" w14:textId="0B1088D6" w:rsidR="00133BC3" w:rsidRPr="00433FDA" w:rsidRDefault="00133BC3" w:rsidP="004D13B5">
            <w:r>
              <w:rPr>
                <w:rFonts w:ascii="Apple Color Emoji" w:hAnsi="Apple Color Emoji" w:cs="Apple Color Emoji"/>
              </w:rPr>
              <w:t>❌</w:t>
            </w:r>
          </w:p>
        </w:tc>
        <w:tc>
          <w:tcPr>
            <w:tcW w:w="992" w:type="dxa"/>
          </w:tcPr>
          <w:p w14:paraId="50ED4D3B" w14:textId="6C1A7876" w:rsidR="00133BC3" w:rsidRDefault="00107911" w:rsidP="004D13B5">
            <w:r>
              <w:rPr>
                <w:rFonts w:ascii="Apple Color Emoji" w:hAnsi="Apple Color Emoji" w:cs="Apple Color Emoji"/>
              </w:rPr>
              <w:t>❌</w:t>
            </w:r>
          </w:p>
        </w:tc>
        <w:tc>
          <w:tcPr>
            <w:tcW w:w="992" w:type="dxa"/>
          </w:tcPr>
          <w:p w14:paraId="077C0D4F" w14:textId="02EF9045" w:rsidR="00133BC3" w:rsidRDefault="00107911" w:rsidP="004D13B5">
            <w:r>
              <w:rPr>
                <w:rFonts w:ascii="Apple Color Emoji" w:hAnsi="Apple Color Emoji" w:cs="Apple Color Emoji"/>
              </w:rPr>
              <w:t>❌</w:t>
            </w:r>
          </w:p>
        </w:tc>
        <w:tc>
          <w:tcPr>
            <w:tcW w:w="1228" w:type="dxa"/>
          </w:tcPr>
          <w:p w14:paraId="25FBCA5D" w14:textId="552057E9" w:rsidR="00133BC3" w:rsidRPr="00433FDA" w:rsidRDefault="00107911" w:rsidP="004D13B5">
            <w:r>
              <w:rPr>
                <w:rFonts w:ascii="Apple Color Emoji" w:hAnsi="Apple Color Emoji" w:cs="Apple Color Emoji"/>
              </w:rPr>
              <w:t>❌</w:t>
            </w:r>
          </w:p>
        </w:tc>
      </w:tr>
    </w:tbl>
    <w:p w14:paraId="1ECF9EDE" w14:textId="77777777" w:rsidR="00FB0449" w:rsidRPr="00433FDA" w:rsidRDefault="00105560" w:rsidP="004D13B5">
      <w:r w:rsidRPr="00433FDA">
        <w:tab/>
      </w:r>
    </w:p>
    <w:p w14:paraId="3CAD5848" w14:textId="273780F6" w:rsidR="00105560" w:rsidRDefault="00FB0449" w:rsidP="004D13B5">
      <w:r w:rsidRPr="00433FDA">
        <w:tab/>
      </w:r>
    </w:p>
    <w:p w14:paraId="2563C68A" w14:textId="47DDBCBE" w:rsidR="008B1BE6" w:rsidRDefault="00A92768" w:rsidP="004D13B5">
      <w:pPr>
        <w:pStyle w:val="Ttulo2"/>
      </w:pPr>
      <w:bookmarkStart w:id="39" w:name="_Toc55260948"/>
      <w:r>
        <w:t>Conclusões dos trabalhos revisados</w:t>
      </w:r>
      <w:bookmarkEnd w:id="39"/>
    </w:p>
    <w:p w14:paraId="51F57A9F" w14:textId="7AC1E336" w:rsidR="00A92768" w:rsidRDefault="00A92768" w:rsidP="004D13B5">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4D13B5">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4D13B5">
      <w:pPr>
        <w:pStyle w:val="Ttulo1"/>
      </w:pPr>
      <w:bookmarkStart w:id="40" w:name="_Toc55260949"/>
      <w:r w:rsidRPr="008739F4">
        <w:t>COLETA DO CONTEXTO DOS USU</w:t>
      </w:r>
      <w:r w:rsidR="00B21656">
        <w:t>á</w:t>
      </w:r>
      <w:r w:rsidRPr="008739F4">
        <w:t>RIOS</w:t>
      </w:r>
      <w:bookmarkEnd w:id="40"/>
    </w:p>
    <w:p w14:paraId="73046BB6" w14:textId="7892C89A" w:rsidR="001531B8" w:rsidRDefault="00396243" w:rsidP="004D13B5">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4D13B5">
      <w:r>
        <w:tab/>
        <w:t xml:space="preserve">Com isso,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4D13B5">
      <w:pPr>
        <w:pStyle w:val="Ttulo2"/>
      </w:pPr>
      <w:bookmarkStart w:id="41" w:name="_Toc55260950"/>
      <w:r>
        <w:t>Contexto</w:t>
      </w:r>
      <w:bookmarkEnd w:id="41"/>
    </w:p>
    <w:p w14:paraId="7D3E268F" w14:textId="5EF33C32" w:rsidR="00A53B06" w:rsidRDefault="00B627FA" w:rsidP="004D13B5">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4D13B5">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329D77C6" w:rsidR="00642AD9" w:rsidRDefault="00642AD9" w:rsidP="004D13B5">
      <w:r>
        <w:tab/>
      </w:r>
      <w:commentRangeStart w:id="43"/>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4D13B5">
      <w:pPr>
        <w:pStyle w:val="Figuras"/>
      </w:pPr>
      <w:r>
        <w:drawing>
          <wp:inline distT="0" distB="0" distL="0" distR="0" wp14:anchorId="269E67DD" wp14:editId="7ACE4DC6">
            <wp:extent cx="5486400" cy="2585357"/>
            <wp:effectExtent l="0" t="0" r="0" b="0"/>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4D13B5">
      <w:pPr>
        <w:pStyle w:val="Legenda"/>
      </w:pPr>
      <w:bookmarkStart w:id="44" w:name="_Ref42447869"/>
      <w:bookmarkStart w:id="45"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4"/>
      <w:r>
        <w:t xml:space="preserve"> Apresentação dos contextos utilizados no trabalho </w:t>
      </w:r>
      <w:r w:rsidRPr="00353DD1">
        <w:t>(próprio, 2020)</w:t>
      </w:r>
      <w:bookmarkEnd w:id="45"/>
    </w:p>
    <w:p w14:paraId="2B059024" w14:textId="5C2EEED2" w:rsidR="008849DE" w:rsidRDefault="008849DE" w:rsidP="004D13B5">
      <w:pPr>
        <w:pStyle w:val="Ttulo3"/>
      </w:pPr>
      <w:bookmarkStart w:id="46" w:name="_Ref48855940"/>
      <w:bookmarkStart w:id="47" w:name="_Toc55260951"/>
      <w:r w:rsidRPr="008849DE">
        <w:t>O que é o contexto comportamental?</w:t>
      </w:r>
      <w:bookmarkEnd w:id="46"/>
      <w:bookmarkEnd w:id="47"/>
    </w:p>
    <w:p w14:paraId="0406F967" w14:textId="66827A1B" w:rsidR="00A5596A" w:rsidRDefault="00A5596A" w:rsidP="004D13B5">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4D13B5">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3BE5760C" w:rsidR="00A5596A" w:rsidRPr="00A5596A" w:rsidRDefault="00514193" w:rsidP="004D13B5">
      <w:r>
        <w:tab/>
      </w:r>
      <w:r w:rsidR="00272F79">
        <w:t xml:space="preserve">A partir da definição de contexto, </w:t>
      </w:r>
      <w:r w:rsidR="00D86874">
        <w:t>surgiu</w:t>
      </w:r>
      <w:r>
        <w:t xml:space="preserve">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commentRangeStart w:id="50"/>
      <w:r w:rsidR="00E47C29">
        <w:t>coloca</w:t>
      </w:r>
      <w:r w:rsidR="00C17ADF">
        <w:t>r</w:t>
      </w:r>
      <w:r w:rsidR="00E47C29">
        <w:t xml:space="preserve"> no questionário</w:t>
      </w:r>
      <w:r w:rsidR="00C17ADF">
        <w:t>.</w:t>
      </w:r>
      <w:r w:rsidR="00E47C29">
        <w:t xml:space="preserve"> </w:t>
      </w:r>
      <w:r w:rsidR="00C17ADF">
        <w:t>S</w:t>
      </w:r>
      <w:r w:rsidR="00E47C29">
        <w:t xml:space="preserve">eu resultado será utilizado </w:t>
      </w:r>
      <w:r w:rsidR="00281F2A">
        <w:t xml:space="preserve">como peso para </w:t>
      </w:r>
      <w:r w:rsidR="00E47C29">
        <w:t>cada ação e</w:t>
      </w:r>
      <w:r w:rsidR="00C17ADF">
        <w:t>,</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4D13B5">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4D13B5">
      <w:pPr>
        <w:pStyle w:val="PargrafodaLista"/>
        <w:numPr>
          <w:ilvl w:val="0"/>
          <w:numId w:val="7"/>
        </w:numPr>
      </w:pPr>
      <w:r>
        <w:t xml:space="preserve">Escolher </w:t>
      </w:r>
      <w:r w:rsidR="00117E6F">
        <w:t>música</w:t>
      </w:r>
      <w:r w:rsidR="00645E4F">
        <w:t>s preferidas</w:t>
      </w:r>
    </w:p>
    <w:p w14:paraId="5CB257C9" w14:textId="5A128209" w:rsidR="007F620B" w:rsidRDefault="007F620B" w:rsidP="004D13B5">
      <w:pPr>
        <w:pStyle w:val="PargrafodaLista"/>
        <w:numPr>
          <w:ilvl w:val="0"/>
          <w:numId w:val="7"/>
        </w:numPr>
      </w:pPr>
      <w:r>
        <w:t>Definir a atividade</w:t>
      </w:r>
    </w:p>
    <w:p w14:paraId="12F05223" w14:textId="03E8BD91" w:rsidR="007F620B" w:rsidRDefault="007F620B" w:rsidP="004D13B5">
      <w:pPr>
        <w:pStyle w:val="PargrafodaLista"/>
        <w:numPr>
          <w:ilvl w:val="0"/>
          <w:numId w:val="7"/>
        </w:numPr>
      </w:pPr>
      <w:r>
        <w:t>Definir o humor</w:t>
      </w:r>
    </w:p>
    <w:p w14:paraId="3D2B4D19" w14:textId="1D8B687C" w:rsidR="008849DE" w:rsidRDefault="008849DE" w:rsidP="004D13B5">
      <w:pPr>
        <w:pStyle w:val="Ttulo3"/>
      </w:pPr>
      <w:bookmarkStart w:id="51" w:name="_Toc55260952"/>
      <w:r w:rsidRPr="008849DE">
        <w:t>O que é o contexto</w:t>
      </w:r>
      <w:r w:rsidR="00CF5FC9">
        <w:t xml:space="preserve"> de</w:t>
      </w:r>
      <w:r w:rsidRPr="008849DE">
        <w:t xml:space="preserve"> ambiente?</w:t>
      </w:r>
      <w:bookmarkEnd w:id="51"/>
    </w:p>
    <w:p w14:paraId="721FB838" w14:textId="2EAC9C14" w:rsidR="002D7CBA" w:rsidRDefault="002D7CBA" w:rsidP="004D13B5">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4D13B5">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78D01C32" w:rsidR="002D7CBA" w:rsidRPr="00A5596A" w:rsidRDefault="002D7CBA" w:rsidP="004D13B5">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3"/>
      <w:r w:rsidR="00246A57">
        <w:t xml:space="preserve"> </w:t>
      </w:r>
      <w:r w:rsidR="000B3ABD">
        <w:t>três</w:t>
      </w:r>
      <w:r w:rsidR="00246A57">
        <w:t xml:space="preserve"> possíveis contextos</w:t>
      </w:r>
      <w:r w:rsidR="00907761">
        <w:t xml:space="preserve"> de ambiente</w:t>
      </w:r>
      <w:r w:rsidR="00013EA8">
        <w:t xml:space="preserve"> a ser</w:t>
      </w:r>
      <w:commentRangeEnd w:id="53"/>
      <w:r w:rsidR="00CF5FC9">
        <w:rPr>
          <w:rStyle w:val="Refdecomentrio"/>
        </w:rPr>
        <w:commentReference w:id="53"/>
      </w:r>
      <w:commentRangeStart w:id="54"/>
      <w:r w:rsidR="00246A57">
        <w:t xml:space="preserve"> </w:t>
      </w:r>
      <w:commentRangeEnd w:id="54"/>
      <w:r w:rsidR="00CF5FC9">
        <w:rPr>
          <w:rStyle w:val="Refdecomentrio"/>
        </w:rPr>
        <w:commentReference w:id="54"/>
      </w:r>
      <w:r w:rsidR="00246A57">
        <w:t xml:space="preserve">representados na aplicação, </w:t>
      </w:r>
      <w:r w:rsidR="007F7D5F">
        <w:t>determinados por</w:t>
      </w:r>
      <w:r w:rsidR="00246A57">
        <w:t>:</w:t>
      </w:r>
      <w:commentRangeStart w:id="5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
      <w:r w:rsidR="00CF5FC9">
        <w:rPr>
          <w:rStyle w:val="Refdecomentrio"/>
        </w:rPr>
        <w:commentReference w:id="55"/>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4D13B5">
      <w:pPr>
        <w:pStyle w:val="Ttulo3"/>
      </w:pPr>
      <w:bookmarkStart w:id="56"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791D8E4A" w:rsidR="00CF04BE" w:rsidRDefault="00BD6225" w:rsidP="004D13B5">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xml:space="preserve">. (ii)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4D13B5">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commentReference w:id="58"/>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4D13B5">
      <w:pPr>
        <w:pStyle w:val="Listas1"/>
      </w:pPr>
      <w:r>
        <w:t>Informações adquiridas de maneira implícita:</w:t>
      </w:r>
      <w:r w:rsidR="001D264D">
        <w:t xml:space="preserve"> </w:t>
      </w:r>
    </w:p>
    <w:p w14:paraId="6DCAEC74" w14:textId="52C4A7CD" w:rsidR="00502915" w:rsidRDefault="00502915" w:rsidP="004D13B5">
      <w:pPr>
        <w:pStyle w:val="PargrafodaLista"/>
        <w:numPr>
          <w:ilvl w:val="1"/>
          <w:numId w:val="8"/>
        </w:numPr>
      </w:pPr>
      <w:r>
        <w:t>localização</w:t>
      </w:r>
    </w:p>
    <w:p w14:paraId="4CDF95E2" w14:textId="6705B670" w:rsidR="00502915" w:rsidRDefault="00502915" w:rsidP="004D13B5">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4D13B5">
      <w:pPr>
        <w:pStyle w:val="PargrafodaLista"/>
        <w:numPr>
          <w:ilvl w:val="1"/>
          <w:numId w:val="8"/>
        </w:numPr>
      </w:pPr>
      <w:r>
        <w:t>tempo</w:t>
      </w:r>
    </w:p>
    <w:p w14:paraId="3C400799" w14:textId="09D81936" w:rsidR="009A3482" w:rsidRDefault="009A3482" w:rsidP="004D13B5">
      <w:pPr>
        <w:pStyle w:val="PargrafodaLista"/>
        <w:numPr>
          <w:ilvl w:val="1"/>
          <w:numId w:val="8"/>
        </w:numPr>
      </w:pPr>
      <w:r>
        <w:t>músicas preferidas</w:t>
      </w:r>
    </w:p>
    <w:p w14:paraId="7306FA4D" w14:textId="1E445A0C" w:rsidR="005B61E3" w:rsidRDefault="005B61E3" w:rsidP="004D13B5">
      <w:pPr>
        <w:pStyle w:val="Listas1"/>
      </w:pPr>
      <w:r>
        <w:t>Informações adquiridas de maneira expl</w:t>
      </w:r>
      <w:r w:rsidR="00151EF5">
        <w:t>í</w:t>
      </w:r>
      <w:r>
        <w:t xml:space="preserve">cita: </w:t>
      </w:r>
    </w:p>
    <w:p w14:paraId="1DDA9A7C" w14:textId="207F3058" w:rsidR="0051636D" w:rsidRDefault="0051636D" w:rsidP="004D13B5">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4D13B5">
      <w:pPr>
        <w:pStyle w:val="PargrafodaLista"/>
        <w:numPr>
          <w:ilvl w:val="1"/>
          <w:numId w:val="8"/>
        </w:numPr>
      </w:pPr>
      <w:r>
        <w:t>humor</w:t>
      </w:r>
    </w:p>
    <w:p w14:paraId="2075FD7D" w14:textId="1C9A3C0E" w:rsidR="0051636D" w:rsidRDefault="0051636D" w:rsidP="004D13B5">
      <w:pPr>
        <w:pStyle w:val="PargrafodaLista"/>
        <w:numPr>
          <w:ilvl w:val="1"/>
          <w:numId w:val="8"/>
        </w:numPr>
      </w:pPr>
      <w:r>
        <w:t>atividade</w:t>
      </w:r>
    </w:p>
    <w:p w14:paraId="7363CFA4" w14:textId="7C52EA3A" w:rsidR="0097248D" w:rsidRDefault="00356B19" w:rsidP="004D13B5">
      <w:pPr>
        <w:pStyle w:val="PargrafodaLista"/>
        <w:numPr>
          <w:ilvl w:val="1"/>
          <w:numId w:val="8"/>
        </w:numPr>
      </w:pPr>
      <w:r>
        <w:t xml:space="preserve">músicas </w:t>
      </w:r>
      <w:r w:rsidR="009A3482">
        <w:t>preferidas</w:t>
      </w:r>
    </w:p>
    <w:p w14:paraId="13F0B1A1" w14:textId="77777777" w:rsidR="0097248D" w:rsidRDefault="0097248D" w:rsidP="00A46E2F"/>
    <w:p w14:paraId="13E4EF17" w14:textId="255FFAF6" w:rsidR="00B146A6" w:rsidRDefault="00B146A6" w:rsidP="004D13B5">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4D13B5">
      <w:pPr>
        <w:pStyle w:val="Ttulo3"/>
      </w:pPr>
      <w:bookmarkStart w:id="61" w:name="_Ref42462937"/>
      <w:bookmarkStart w:id="62" w:name="_Toc55260954"/>
      <w:r>
        <w:t>O que são a</w:t>
      </w:r>
      <w:r w:rsidR="00512D8C">
        <w:t xml:space="preserve">s ações do </w:t>
      </w:r>
      <w:r w:rsidR="006B1587">
        <w:t>usuário</w:t>
      </w:r>
      <w:r>
        <w:t>?</w:t>
      </w:r>
      <w:bookmarkEnd w:id="61"/>
      <w:bookmarkEnd w:id="62"/>
    </w:p>
    <w:p w14:paraId="22431373" w14:textId="5DF85EE0" w:rsidR="00614F8F" w:rsidRDefault="00EF2967" w:rsidP="004D13B5">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4D13B5">
      <w:pPr>
        <w:pStyle w:val="Ttulo2"/>
      </w:pPr>
      <w:bookmarkStart w:id="64" w:name="_Toc55260955"/>
      <w:r>
        <w:t>P</w:t>
      </w:r>
      <w:r w:rsidR="00726572">
        <w:t>esquisa com usuários sobre recomendação musical</w:t>
      </w:r>
      <w:bookmarkEnd w:id="64"/>
    </w:p>
    <w:p w14:paraId="303F21D0" w14:textId="4CFE3168" w:rsidR="006C7738" w:rsidRPr="006C7738" w:rsidRDefault="006C7738" w:rsidP="004D13B5">
      <w:r>
        <w:tab/>
      </w:r>
      <w:r w:rsidR="00F7313E">
        <w:t>Para validar o modelo de sistema de recomendação</w:t>
      </w:r>
      <w:r w:rsidR="005E6C4A">
        <w:t>,</w:t>
      </w:r>
      <w:r w:rsidR="00B2728C">
        <w:t xml:space="preserve"> </w:t>
      </w:r>
      <w:r w:rsidR="005E6C4A">
        <w:t>criou-se</w:t>
      </w:r>
      <w:commentRangeStart w:id="65"/>
      <w:r w:rsidR="00B2728C">
        <w:t xml:space="preserve">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nindo, 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4D13B5">
      <w:pPr>
        <w:pStyle w:val="Figuras"/>
      </w:pPr>
      <w:commentRangeStart w:id="68"/>
      <w:commentRangeStart w:id="69"/>
      <w:commentRangeStart w:id="70"/>
      <w:r>
        <w:drawing>
          <wp:inline distT="0" distB="0" distL="0" distR="0" wp14:anchorId="5DFBBC3E" wp14:editId="120B7D82">
            <wp:extent cx="5486400" cy="2166258"/>
            <wp:effectExtent l="12700" t="0" r="254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065F25EE" w:rsidR="002638C0" w:rsidRDefault="007649CF" w:rsidP="004D13B5">
      <w:pPr>
        <w:pStyle w:val="Legenda"/>
      </w:pPr>
      <w:bookmarkStart w:id="71" w:name="_Ref42452795"/>
      <w:bookmarkStart w:id="72"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3F5273D6" w:rsidR="00D902DF" w:rsidRDefault="00D902DF" w:rsidP="004D13B5">
      <w:commentRangeStart w:id="74"/>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3B30CA6D" w:rsidR="002D4647" w:rsidRDefault="002D4647" w:rsidP="004D13B5">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4D13B5">
            <w:r w:rsidRPr="00CE0E7B">
              <w:t>Pergunta</w:t>
            </w:r>
          </w:p>
        </w:tc>
        <w:tc>
          <w:tcPr>
            <w:tcW w:w="4531" w:type="dxa"/>
          </w:tcPr>
          <w:p w14:paraId="19A5F2D0" w14:textId="74102221" w:rsidR="00505BB9" w:rsidRPr="00CE0E7B" w:rsidRDefault="009C0756" w:rsidP="004D13B5">
            <w:r w:rsidRPr="00CE0E7B">
              <w:t>Possíveis r</w:t>
            </w:r>
            <w:r w:rsidR="00616558" w:rsidRPr="00CE0E7B">
              <w:t>espostas</w:t>
            </w:r>
          </w:p>
        </w:tc>
      </w:tr>
      <w:tr w:rsidR="00505BB9" w:rsidRPr="00AF6093" w14:paraId="17E52F1E" w14:textId="77777777" w:rsidTr="00113F09">
        <w:tc>
          <w:tcPr>
            <w:tcW w:w="4531" w:type="dxa"/>
          </w:tcPr>
          <w:p w14:paraId="6CACCD3E" w14:textId="67222F38" w:rsidR="00505BB9" w:rsidRDefault="00505BB9" w:rsidP="004D13B5">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4D13B5">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4D13B5">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4D13B5">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4D13B5">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4D13B5">
            <w:r>
              <w:t>Sim, não</w:t>
            </w:r>
          </w:p>
        </w:tc>
      </w:tr>
      <w:tr w:rsidR="00505BB9" w:rsidRPr="008774E9" w14:paraId="75D77620" w14:textId="77777777" w:rsidTr="00113F09">
        <w:tc>
          <w:tcPr>
            <w:tcW w:w="4531" w:type="dxa"/>
          </w:tcPr>
          <w:p w14:paraId="2C5797DE" w14:textId="2F30D500" w:rsidR="00505BB9" w:rsidRPr="008774E9" w:rsidRDefault="004A4AF1" w:rsidP="004D13B5">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D13B5">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4D13B5">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4D13B5">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4D13B5">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4D13B5">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4D13B5">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4D13B5">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4D13B5">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4D13B5">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4D13B5">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4D13B5">
            <w:r>
              <w:t>Sim, não</w:t>
            </w:r>
          </w:p>
        </w:tc>
      </w:tr>
      <w:tr w:rsidR="00FC3EB1" w:rsidRPr="008774E9" w14:paraId="6B5F8F1C" w14:textId="77777777" w:rsidTr="00113F09">
        <w:tc>
          <w:tcPr>
            <w:tcW w:w="4531" w:type="dxa"/>
          </w:tcPr>
          <w:p w14:paraId="2C123B59" w14:textId="728E8535" w:rsidR="00FC3EB1" w:rsidRPr="00FC3EB1" w:rsidRDefault="00722B09" w:rsidP="004D13B5">
            <w:r w:rsidRPr="00722B09">
              <w:t>10.</w:t>
            </w:r>
            <w:r>
              <w:t xml:space="preserve"> </w:t>
            </w:r>
            <w:r w:rsidRPr="00722B09">
              <w:t>Quanto tempo por semana você escuta música?</w:t>
            </w:r>
          </w:p>
        </w:tc>
        <w:tc>
          <w:tcPr>
            <w:tcW w:w="4531" w:type="dxa"/>
          </w:tcPr>
          <w:p w14:paraId="527B9DBF" w14:textId="469D125A" w:rsidR="00FC3EB1" w:rsidRPr="008774E9" w:rsidRDefault="00FE1C28" w:rsidP="004D13B5">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4D13B5">
            <w:r w:rsidRPr="00D05002">
              <w:t>11.</w:t>
            </w:r>
            <w:r>
              <w:t xml:space="preserve"> </w:t>
            </w:r>
            <w:r w:rsidRPr="00D05002">
              <w:t>Quais são os gêneros musicais que gosta de escutar?</w:t>
            </w:r>
          </w:p>
        </w:tc>
        <w:tc>
          <w:tcPr>
            <w:tcW w:w="4531" w:type="dxa"/>
          </w:tcPr>
          <w:p w14:paraId="2D9036DE" w14:textId="5509DE6C" w:rsidR="003C4ACB" w:rsidRDefault="003C4ACB" w:rsidP="004D13B5">
            <w:r w:rsidRPr="003C4ACB">
              <w:t>Alternativa, Blues, Clássica, Country, Dance, Eletrônica, Folk, Funk, Hip Hop, Latina, MPB, Jazz, Pop, Reggae, R&amp;B, Rock, Soundtrack, Vocal</w:t>
            </w:r>
          </w:p>
          <w:p w14:paraId="6D5A4641" w14:textId="1FE47E96" w:rsidR="00D05002" w:rsidRDefault="00D05002" w:rsidP="004D13B5"/>
        </w:tc>
      </w:tr>
      <w:tr w:rsidR="00953CD3" w:rsidRPr="008774E9" w14:paraId="2888903F" w14:textId="77777777" w:rsidTr="00113F09">
        <w:tc>
          <w:tcPr>
            <w:tcW w:w="4531" w:type="dxa"/>
          </w:tcPr>
          <w:p w14:paraId="5D2D57A8" w14:textId="442AC843" w:rsidR="00953CD3" w:rsidRPr="00D05002" w:rsidRDefault="00953CD3" w:rsidP="004D13B5">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4D13B5">
            <w:r w:rsidRPr="004453EE">
              <w:t>Sim, não</w:t>
            </w:r>
          </w:p>
        </w:tc>
      </w:tr>
      <w:tr w:rsidR="003B54D7" w:rsidRPr="008774E9" w14:paraId="517C7263" w14:textId="77777777" w:rsidTr="00113F09">
        <w:tc>
          <w:tcPr>
            <w:tcW w:w="4531" w:type="dxa"/>
          </w:tcPr>
          <w:p w14:paraId="5E68D99D" w14:textId="0380E060" w:rsidR="003B54D7" w:rsidRPr="00953CD3" w:rsidRDefault="003B54D7" w:rsidP="004D13B5">
            <w:r w:rsidRPr="003B54D7">
              <w:t>13.</w:t>
            </w:r>
            <w:r w:rsidR="005E2318">
              <w:t xml:space="preserve"> </w:t>
            </w:r>
            <w:r w:rsidRPr="003B54D7">
              <w:t>Sua idade</w:t>
            </w:r>
          </w:p>
        </w:tc>
        <w:tc>
          <w:tcPr>
            <w:tcW w:w="4531" w:type="dxa"/>
          </w:tcPr>
          <w:p w14:paraId="777152A5" w14:textId="0F9689FE" w:rsidR="003B54D7" w:rsidRDefault="003B54D7" w:rsidP="004D13B5"/>
        </w:tc>
      </w:tr>
      <w:tr w:rsidR="003B54D7" w:rsidRPr="008774E9" w14:paraId="7B6C150A" w14:textId="77777777" w:rsidTr="00113F09">
        <w:tc>
          <w:tcPr>
            <w:tcW w:w="4531" w:type="dxa"/>
          </w:tcPr>
          <w:p w14:paraId="2A3E4C0D" w14:textId="7FAE01E3" w:rsidR="003B54D7" w:rsidRPr="00953CD3" w:rsidRDefault="003B54D7" w:rsidP="004D13B5">
            <w:r w:rsidRPr="003B54D7">
              <w:t>14.</w:t>
            </w:r>
            <w:r w:rsidR="005E2318">
              <w:t xml:space="preserve"> </w:t>
            </w:r>
            <w:r w:rsidRPr="003B54D7">
              <w:t>Dicas e sugestões?</w:t>
            </w:r>
          </w:p>
        </w:tc>
        <w:tc>
          <w:tcPr>
            <w:tcW w:w="4531" w:type="dxa"/>
          </w:tcPr>
          <w:p w14:paraId="32F851EF" w14:textId="1D3890FE" w:rsidR="003B54D7" w:rsidRDefault="003B54D7" w:rsidP="004D13B5"/>
        </w:tc>
      </w:tr>
    </w:tbl>
    <w:p w14:paraId="70FA0F03" w14:textId="77777777" w:rsidR="00492551" w:rsidRDefault="00492551" w:rsidP="004D13B5">
      <w:pPr>
        <w:pStyle w:val="Legenda"/>
      </w:pPr>
      <w:r>
        <w:t xml:space="preserve">Quadro </w:t>
      </w:r>
      <w:r>
        <w:fldChar w:fldCharType="begin"/>
      </w:r>
      <w:r>
        <w:instrText xml:space="preserve"> SEQ Quadro \* ARABIC </w:instrText>
      </w:r>
      <w:r>
        <w:fldChar w:fldCharType="separate"/>
      </w:r>
      <w:r>
        <w:rPr>
          <w:noProof/>
        </w:rPr>
        <w:t>2</w:t>
      </w:r>
      <w:r>
        <w:rPr>
          <w:noProof/>
        </w:rPr>
        <w:fldChar w:fldCharType="end"/>
      </w:r>
      <w:r>
        <w:t xml:space="preserve"> Perguntas e respostas disponibilizadas a um certo público através dos formulários do Google. </w:t>
      </w:r>
      <w:r w:rsidRPr="00883412">
        <w:t>(próprio, 2020)</w:t>
      </w:r>
    </w:p>
    <w:p w14:paraId="155BEDC9" w14:textId="77777777" w:rsidR="004D7BC3" w:rsidRPr="008774E9" w:rsidRDefault="004D7BC3" w:rsidP="004D13B5"/>
    <w:p w14:paraId="7D759CFE" w14:textId="24C4FEDC" w:rsidR="001B6AE9" w:rsidRDefault="001B6AE9" w:rsidP="004D13B5">
      <w:r>
        <w:tab/>
      </w:r>
    </w:p>
    <w:p w14:paraId="6101FFAE" w14:textId="46C22597" w:rsidR="00B021FD" w:rsidRDefault="00B021FD" w:rsidP="004D13B5">
      <w:pPr>
        <w:pStyle w:val="Ttulo3"/>
      </w:pPr>
      <w:bookmarkStart w:id="75" w:name="_Toc55260956"/>
      <w:r>
        <w:t>Pré-teste</w:t>
      </w:r>
      <w:r w:rsidR="00DB0C61">
        <w:t xml:space="preserve"> do questionário</w:t>
      </w:r>
      <w:bookmarkEnd w:id="75"/>
    </w:p>
    <w:p w14:paraId="559DBF22" w14:textId="2E8B129F" w:rsidR="002419AF" w:rsidRDefault="00B021FD" w:rsidP="004D13B5">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para 5 pessoas,  respons</w:t>
      </w:r>
      <w:r w:rsidR="005C31A9">
        <w:t>áveis</w:t>
      </w:r>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4D13B5">
      <w:pPr>
        <w:pStyle w:val="Ttulo3"/>
      </w:pPr>
      <w:bookmarkStart w:id="76" w:name="_Toc55260957"/>
      <w:r>
        <w:t xml:space="preserve">Resultados do </w:t>
      </w:r>
      <w:r w:rsidR="00123767">
        <w:t>questionário</w:t>
      </w:r>
      <w:bookmarkEnd w:id="76"/>
    </w:p>
    <w:p w14:paraId="3715E4DD" w14:textId="445B669F" w:rsidR="005859BD" w:rsidRDefault="005859BD" w:rsidP="004D13B5">
      <w:r>
        <w:tab/>
      </w:r>
      <w:commentRangeStart w:id="77"/>
      <w:r>
        <w:t>Com um alcance maior do que 1000 pessoas, sendo 800 funcionários da CWI</w:t>
      </w:r>
      <w:r w:rsidR="00890782">
        <w:t>,</w:t>
      </w:r>
      <w:r>
        <w:t xml:space="preserve"> que possuem acesso ao Slack, 200 pessoas alcançadas através do Instagram e demais divulgações que tiveram, </w:t>
      </w:r>
      <w:commentRangeEnd w:id="77"/>
      <w:r>
        <w:rPr>
          <w:rStyle w:val="Refdecomentrio"/>
        </w:rPr>
        <w:commentReference w:id="77"/>
      </w:r>
      <w:r>
        <w:t>o questionário teve uma adesão de 222 respostas. O público respondente tinha entre 14 e 71 anos e um gosto musical bem diversificado, foram obtidos em torno de 60 estilos musicais, sendo o mais votado o Rock, com 181 marcações.</w:t>
      </w:r>
    </w:p>
    <w:p w14:paraId="7E777760" w14:textId="12699D30" w:rsidR="008A0B65" w:rsidRDefault="001F52F1" w:rsidP="004D13B5">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8"/>
      <w:commentRangeEnd w:id="78"/>
      <w:r>
        <w:rPr>
          <w:rStyle w:val="Refdecomentrio"/>
        </w:rPr>
        <w:commentReference w:id="78"/>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4D13B5">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4D13B5">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9"/>
      <w:r>
        <w:t xml:space="preserve">de </w:t>
      </w:r>
      <w:r w:rsidR="00EF0264">
        <w:t>recomendação</w:t>
      </w:r>
      <w:r>
        <w:t xml:space="preserve"> musical</w:t>
      </w:r>
      <w:commentRangeEnd w:id="79"/>
      <w:r w:rsidR="00F372BC">
        <w:rPr>
          <w:rStyle w:val="Refdecomentrio"/>
        </w:rPr>
        <w:commentReference w:id="79"/>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4D13B5">
      <w:r>
        <w:tab/>
      </w:r>
      <w:commentRangeStart w:id="80"/>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80"/>
      <w:r w:rsidR="00726572">
        <w:rPr>
          <w:rStyle w:val="Refdecomentrio"/>
        </w:rPr>
        <w:commentReference w:id="80"/>
      </w:r>
    </w:p>
    <w:p w14:paraId="0EE24784" w14:textId="2CD89347" w:rsidR="00D26EEE" w:rsidRDefault="00CF14F8" w:rsidP="004D13B5">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4D13B5">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445E27FB" w:rsidR="00254129" w:rsidRDefault="00410A8F" w:rsidP="004D13B5">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Quanto tempo por semana você 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4D13B5">
      <w:r>
        <w:tab/>
      </w:r>
      <w:r w:rsidR="005867D9">
        <w:t xml:space="preserve"> </w:t>
      </w:r>
      <w:r w:rsidR="00D5512D">
        <w:t>U</w:t>
      </w:r>
      <w:r>
        <w:t>m Cold Start</w:t>
      </w:r>
      <w:r w:rsidR="00017BB4">
        <w:t xml:space="preserve"> precisaria ser construido</w:t>
      </w:r>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r w:rsidRPr="00E54780">
        <w:rPr>
          <w:i/>
        </w:rPr>
        <w:t>feature</w:t>
      </w:r>
      <w:r>
        <w:t xml:space="preserve"> </w:t>
      </w:r>
      <w:r w:rsidR="00F054C7">
        <w:t>será desenrolada</w:t>
      </w:r>
      <w:r w:rsidR="002A7B4C">
        <w:t xml:space="preserve"> </w:t>
      </w:r>
      <w:r w:rsidR="00976552">
        <w:t>no desenvolvimento do projeto</w:t>
      </w:r>
      <w:r>
        <w:t>.</w:t>
      </w:r>
    </w:p>
    <w:p w14:paraId="08CDF2F8" w14:textId="1C4DC504" w:rsidR="00C049E1" w:rsidRDefault="00C05858" w:rsidP="004D13B5">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4D13B5">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4D13B5">
      <w:pPr>
        <w:pStyle w:val="Ttulo2"/>
      </w:pPr>
      <w:bookmarkStart w:id="81" w:name="_Toc55260958"/>
      <w:r>
        <w:t>Desenvolvimento Do plugin</w:t>
      </w:r>
      <w:bookmarkEnd w:id="81"/>
    </w:p>
    <w:p w14:paraId="4EB2049E" w14:textId="6FCF2D9C" w:rsidR="00411CBF" w:rsidRDefault="00C076B3" w:rsidP="004D13B5">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4D13B5">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4D13B5">
      <w:pPr>
        <w:pStyle w:val="Legenda"/>
      </w:pPr>
      <w:bookmarkStart w:id="82" w:name="_Ref54973492"/>
      <w:bookmarkStart w:id="83" w:name="_Toc55260888"/>
      <w:r>
        <w:t xml:space="preserve">Figura </w:t>
      </w:r>
      <w:r w:rsidR="00331D61">
        <w:fldChar w:fldCharType="begin"/>
      </w:r>
      <w:r w:rsidR="00331D61">
        <w:instrText xml:space="preserve"> SEQ Figura \* ARABIC </w:instrText>
      </w:r>
      <w:r w:rsidR="00331D61">
        <w:fldChar w:fldCharType="separate"/>
      </w:r>
      <w:r w:rsidR="00772326">
        <w:rPr>
          <w:noProof/>
        </w:rPr>
        <w:t>10</w:t>
      </w:r>
      <w:r w:rsidR="00331D61">
        <w:rPr>
          <w:noProof/>
        </w:rPr>
        <w:fldChar w:fldCharType="end"/>
      </w:r>
      <w:bookmarkEnd w:id="82"/>
      <w:r>
        <w:t xml:space="preserve"> </w:t>
      </w:r>
      <w:r w:rsidR="00F31D61">
        <w:t>A esquerda, t</w:t>
      </w:r>
      <w:r>
        <w:t xml:space="preserve">ela </w:t>
      </w:r>
      <w:r w:rsidR="002C4866">
        <w:t>introdutória</w:t>
      </w:r>
      <w:r>
        <w:t xml:space="preserve"> da aplicação </w:t>
      </w:r>
      <w:r w:rsidRPr="00B61F3A">
        <w:t>(próprio, 2020)</w:t>
      </w:r>
      <w:bookmarkStart w:id="84" w:name="_Ref54973486"/>
      <w:r w:rsidR="00F31D61">
        <w:t xml:space="preserve"> Figura </w:t>
      </w:r>
      <w:r w:rsidR="00331D61">
        <w:fldChar w:fldCharType="begin"/>
      </w:r>
      <w:r w:rsidR="00331D61">
        <w:instrText xml:space="preserve"> SEQ Figura \* ARABIC </w:instrText>
      </w:r>
      <w:r w:rsidR="00331D61">
        <w:fldChar w:fldCharType="separate"/>
      </w:r>
      <w:r w:rsidR="00F31D61">
        <w:rPr>
          <w:noProof/>
        </w:rPr>
        <w:t>11</w:t>
      </w:r>
      <w:r w:rsidR="00331D61">
        <w:rPr>
          <w:noProof/>
        </w:rPr>
        <w:fldChar w:fldCharType="end"/>
      </w:r>
      <w:bookmarkEnd w:id="84"/>
      <w:r w:rsidR="00F31D61">
        <w:t xml:space="preserve"> A direita, tela de login da aplicação </w:t>
      </w:r>
      <w:r w:rsidR="00F31D61" w:rsidRPr="00286A2A">
        <w:t>(próprio, 2020)</w:t>
      </w:r>
      <w:bookmarkEnd w:id="83"/>
    </w:p>
    <w:p w14:paraId="312FD9DB" w14:textId="6991AB1B" w:rsidR="0041211D" w:rsidRPr="0041211D" w:rsidRDefault="0041211D" w:rsidP="004D13B5">
      <w:pPr>
        <w:pStyle w:val="Ttulo3"/>
      </w:pPr>
      <w:bookmarkStart w:id="85" w:name="_Toc55260959"/>
      <w:r>
        <w:t>Telas da aplicação</w:t>
      </w:r>
      <w:bookmarkEnd w:id="85"/>
    </w:p>
    <w:p w14:paraId="42EBB0A8" w14:textId="4EC87AE9" w:rsidR="002C4866" w:rsidRDefault="00AC1AD2" w:rsidP="004D13B5">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Spotify.</w:t>
      </w:r>
    </w:p>
    <w:p w14:paraId="09CC183E" w14:textId="457F12A0" w:rsidR="00EF3570" w:rsidRDefault="002A357A" w:rsidP="004D13B5">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4D13B5">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4D13B5">
      <w:pPr>
        <w:pStyle w:val="Legenda"/>
      </w:pPr>
      <w:bookmarkStart w:id="86" w:name="_Ref54973479"/>
      <w:bookmarkStart w:id="87" w:name="_Toc55260889"/>
      <w:r>
        <w:t xml:space="preserve">Figura </w:t>
      </w:r>
      <w:r w:rsidR="00331D61">
        <w:fldChar w:fldCharType="begin"/>
      </w:r>
      <w:r w:rsidR="00331D61">
        <w:instrText xml:space="preserve"> SEQ Figura \* ARABIC </w:instrText>
      </w:r>
      <w:r w:rsidR="00331D61">
        <w:fldChar w:fldCharType="separate"/>
      </w:r>
      <w:r w:rsidR="00772326">
        <w:rPr>
          <w:noProof/>
        </w:rPr>
        <w:t>12</w:t>
      </w:r>
      <w:r w:rsidR="00331D61">
        <w:rPr>
          <w:noProof/>
        </w:rPr>
        <w:fldChar w:fldCharType="end"/>
      </w:r>
      <w:bookmarkEnd w:id="86"/>
      <w:r>
        <w:t xml:space="preserve"> </w:t>
      </w:r>
      <w:r w:rsidR="009F5DDE">
        <w:t>A esquerda, t</w:t>
      </w:r>
      <w:r>
        <w:t xml:space="preserve">ela de preenchimento do contexto </w:t>
      </w:r>
      <w:r w:rsidRPr="006D6B7A">
        <w:t>(próprio, 2020)</w:t>
      </w:r>
      <w:bookmarkStart w:id="88" w:name="_Ref54973469"/>
      <w:r w:rsidR="009F5DDE">
        <w:t xml:space="preserve"> Figura </w:t>
      </w:r>
      <w:r w:rsidR="00331D61">
        <w:fldChar w:fldCharType="begin"/>
      </w:r>
      <w:r w:rsidR="00331D61">
        <w:instrText xml:space="preserve"> SEQ Figura \* ARABIC </w:instrText>
      </w:r>
      <w:r w:rsidR="00331D61">
        <w:fldChar w:fldCharType="separate"/>
      </w:r>
      <w:r w:rsidR="009F5DDE">
        <w:rPr>
          <w:noProof/>
        </w:rPr>
        <w:t>13</w:t>
      </w:r>
      <w:r w:rsidR="00331D61">
        <w:rPr>
          <w:noProof/>
        </w:rPr>
        <w:fldChar w:fldCharType="end"/>
      </w:r>
      <w:bookmarkEnd w:id="88"/>
      <w:r w:rsidR="009F5DDE">
        <w:t xml:space="preserve"> A direita, tela da lista de dispositivos do Spotify</w:t>
      </w:r>
      <w:r w:rsidR="009F5DDE">
        <w:rPr>
          <w:noProof/>
        </w:rPr>
        <w:t xml:space="preserve"> </w:t>
      </w:r>
      <w:r w:rsidR="009F5DDE" w:rsidRPr="00580B5B">
        <w:rPr>
          <w:noProof/>
        </w:rPr>
        <w:t>(próprio, 2020)</w:t>
      </w:r>
      <w:bookmarkEnd w:id="87"/>
    </w:p>
    <w:p w14:paraId="08241E74" w14:textId="517A0731" w:rsidR="00C75F43" w:rsidRDefault="002A357A" w:rsidP="004D13B5">
      <w:r>
        <w:tab/>
      </w:r>
      <w:r w:rsidR="00D52683">
        <w:t xml:space="preserve">Para realizar a reprodução musical, é necessário exigir do Spotify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contando 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4D13B5">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4D13B5">
      <w:pPr>
        <w:pStyle w:val="PargrafodaLista"/>
        <w:numPr>
          <w:ilvl w:val="0"/>
          <w:numId w:val="25"/>
        </w:numPr>
      </w:pPr>
      <w:r>
        <w:t>Gost</w:t>
      </w:r>
      <w:r w:rsidR="00FB5593">
        <w:t>ar da música</w:t>
      </w:r>
    </w:p>
    <w:p w14:paraId="776FA56E" w14:textId="7264D29D" w:rsidR="002F19D4" w:rsidRDefault="002F19D4" w:rsidP="004D13B5">
      <w:pPr>
        <w:pStyle w:val="PargrafodaLista"/>
        <w:numPr>
          <w:ilvl w:val="0"/>
          <w:numId w:val="25"/>
        </w:numPr>
      </w:pPr>
      <w:r>
        <w:t>Não gost</w:t>
      </w:r>
      <w:r w:rsidR="00FB5593">
        <w:t>ar da música</w:t>
      </w:r>
    </w:p>
    <w:p w14:paraId="29184E1A" w14:textId="444C2900" w:rsidR="002F19D4" w:rsidRDefault="002F19D4" w:rsidP="004D13B5">
      <w:pPr>
        <w:pStyle w:val="PargrafodaLista"/>
        <w:numPr>
          <w:ilvl w:val="0"/>
          <w:numId w:val="25"/>
        </w:numPr>
      </w:pPr>
      <w:r>
        <w:t>Passar / Voltar música</w:t>
      </w:r>
    </w:p>
    <w:p w14:paraId="38CDB014" w14:textId="5141A6C9" w:rsidR="002F19D4" w:rsidRDefault="002F19D4" w:rsidP="004D13B5">
      <w:pPr>
        <w:pStyle w:val="PargrafodaLista"/>
        <w:numPr>
          <w:ilvl w:val="0"/>
          <w:numId w:val="25"/>
        </w:numPr>
      </w:pPr>
      <w:r>
        <w:t xml:space="preserve">Buscar </w:t>
      </w:r>
      <w:r w:rsidR="00FB5593">
        <w:t>música</w:t>
      </w:r>
    </w:p>
    <w:p w14:paraId="27F1765D" w14:textId="7AF4FD99" w:rsidR="00680EC6" w:rsidRDefault="00680EC6" w:rsidP="004D13B5">
      <w:pPr>
        <w:pStyle w:val="PargrafodaLista"/>
        <w:numPr>
          <w:ilvl w:val="0"/>
          <w:numId w:val="25"/>
        </w:numPr>
      </w:pPr>
      <w:r>
        <w:t xml:space="preserve">Pausar / Tocar </w:t>
      </w:r>
      <w:r w:rsidR="00FB5593">
        <w:t>música</w:t>
      </w:r>
    </w:p>
    <w:p w14:paraId="5D9383A0" w14:textId="4271B88A" w:rsidR="006955F2" w:rsidRDefault="006955F2" w:rsidP="004D13B5">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determinado estilo musical 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4D13B5"/>
    <w:p w14:paraId="27C66969" w14:textId="77777777" w:rsidR="0051171F" w:rsidRDefault="006955F2" w:rsidP="004D13B5">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4D13B5">
      <w:pPr>
        <w:pStyle w:val="Legenda"/>
      </w:pPr>
      <w:bookmarkStart w:id="89" w:name="_Ref54973458"/>
      <w:bookmarkStart w:id="90" w:name="_Toc55260890"/>
      <w:r>
        <w:t xml:space="preserve">Figura </w:t>
      </w:r>
      <w:r w:rsidR="00331D61">
        <w:fldChar w:fldCharType="begin"/>
      </w:r>
      <w:r w:rsidR="00331D61">
        <w:instrText xml:space="preserve"> SEQ Figura \* ARABIC </w:instrText>
      </w:r>
      <w:r w:rsidR="00331D61">
        <w:fldChar w:fldCharType="separate"/>
      </w:r>
      <w:r>
        <w:rPr>
          <w:noProof/>
        </w:rPr>
        <w:t>14</w:t>
      </w:r>
      <w:r w:rsidR="00331D61">
        <w:rPr>
          <w:noProof/>
        </w:rPr>
        <w:fldChar w:fldCharType="end"/>
      </w:r>
      <w:bookmarkEnd w:id="89"/>
      <w:r>
        <w:t xml:space="preserve"> A esquerda, tela principal, a qual apresenta a música sendo reproduzida ao usuário </w:t>
      </w:r>
      <w:r w:rsidRPr="00A73EA3">
        <w:t>(próprio, 2020)</w:t>
      </w:r>
      <w:bookmarkStart w:id="91" w:name="_Ref54973404"/>
      <w:r>
        <w:t xml:space="preserve"> </w:t>
      </w:r>
      <w:r w:rsidR="006955F2">
        <w:t xml:space="preserve">Figura </w:t>
      </w:r>
      <w:r w:rsidR="00331D61">
        <w:fldChar w:fldCharType="begin"/>
      </w:r>
      <w:r w:rsidR="00331D61">
        <w:instrText xml:space="preserve"> SEQ Figura \* ARABIC </w:instrText>
      </w:r>
      <w:r w:rsidR="00331D61">
        <w:fldChar w:fldCharType="separate"/>
      </w:r>
      <w:r w:rsidR="00772326">
        <w:rPr>
          <w:noProof/>
        </w:rPr>
        <w:t>15</w:t>
      </w:r>
      <w:r w:rsidR="00331D61">
        <w:rPr>
          <w:noProof/>
        </w:rPr>
        <w:fldChar w:fldCharType="end"/>
      </w:r>
      <w:bookmarkEnd w:id="91"/>
      <w:r w:rsidR="006955F2">
        <w:t xml:space="preserve"> </w:t>
      </w:r>
      <w:r>
        <w:t>A direita, t</w:t>
      </w:r>
      <w:r w:rsidR="006955F2">
        <w:t xml:space="preserve">ela de busca de músicas que encaixem melhor no momento </w:t>
      </w:r>
      <w:r w:rsidR="006955F2" w:rsidRPr="00A73EA3">
        <w:t>(próprio, 2020)</w:t>
      </w:r>
      <w:bookmarkEnd w:id="90"/>
    </w:p>
    <w:p w14:paraId="27958F37" w14:textId="63B917B7" w:rsidR="006A158D" w:rsidRDefault="006A158D" w:rsidP="004D13B5">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4D13B5">
      <w:pPr>
        <w:pStyle w:val="Ttulo3"/>
      </w:pPr>
      <w:bookmarkStart w:id="92" w:name="_Toc55260960"/>
      <w:r>
        <w:t>Tecnologias utilizadas no desenvolvimento</w:t>
      </w:r>
      <w:bookmarkEnd w:id="92"/>
    </w:p>
    <w:p w14:paraId="47EF48E6" w14:textId="0768EC32" w:rsidR="00393A4C" w:rsidRDefault="00393A4C" w:rsidP="004D13B5">
      <w:r>
        <w:tab/>
        <w:t>Para desenvolver a aplicação web, utiliz</w:t>
      </w:r>
      <w:r w:rsidR="00072811">
        <w:t>ou-se</w:t>
      </w:r>
      <w:r>
        <w:t xml:space="preserve"> a </w:t>
      </w:r>
      <w:r w:rsidRPr="00393A4C">
        <w:rPr>
          <w:i/>
        </w:rPr>
        <w:t>library React</w:t>
      </w:r>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React,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4D13B5">
      <w:r>
        <w:tab/>
      </w:r>
      <w:r w:rsidR="002D4E52">
        <w:t>O</w:t>
      </w:r>
      <w:r>
        <w:t xml:space="preserve">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r w:rsidR="00B17CC3" w:rsidRPr="00AB5A4A">
        <w:rPr>
          <w:i/>
        </w:rPr>
        <w:t>timestamp</w:t>
      </w:r>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p>
    <w:p w14:paraId="1A822A87" w14:textId="196AB438" w:rsidR="00A619F7" w:rsidRPr="00393A4C" w:rsidRDefault="006B1D33" w:rsidP="004D13B5">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Google Tag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r w:rsidR="00DA5C86" w:rsidRPr="00DA5C86">
        <w:rPr>
          <w:i/>
        </w:rPr>
        <w:t>Javascript</w:t>
      </w:r>
      <w:r w:rsidR="00DA5C86" w:rsidRPr="00AD472A">
        <w:t>.</w:t>
      </w:r>
    </w:p>
    <w:p w14:paraId="5BB408CD" w14:textId="61F8E0F8" w:rsidR="00A75870" w:rsidRDefault="00A75870" w:rsidP="004D13B5">
      <w:pPr>
        <w:pStyle w:val="Ttulo2"/>
      </w:pPr>
      <w:bookmarkStart w:id="93" w:name="_Toc55260961"/>
      <w:r>
        <w:t>Distribuição d</w:t>
      </w:r>
      <w:r w:rsidR="00A94338">
        <w:t>a aplicação</w:t>
      </w:r>
      <w:r w:rsidR="00251F73">
        <w:t xml:space="preserve"> e coleta de dados</w:t>
      </w:r>
      <w:bookmarkEnd w:id="93"/>
    </w:p>
    <w:p w14:paraId="7E073C0F" w14:textId="4CF036CB" w:rsidR="00A75870" w:rsidRDefault="00A94338" w:rsidP="004D13B5">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4D13B5">
      <w:pPr>
        <w:pStyle w:val="Ttulo3"/>
      </w:pPr>
      <w:bookmarkStart w:id="94" w:name="_Toc55260962"/>
      <w:r>
        <w:t>Pré-teste</w:t>
      </w:r>
      <w:bookmarkEnd w:id="94"/>
    </w:p>
    <w:p w14:paraId="189A78AB" w14:textId="173700F1" w:rsidR="00ED623E" w:rsidRPr="00ED623E" w:rsidRDefault="00844E77" w:rsidP="004D13B5">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4D13B5">
      <w:pPr>
        <w:pStyle w:val="Ttulo3"/>
      </w:pPr>
      <w:bookmarkStart w:id="95" w:name="_Toc55260963"/>
      <w:r>
        <w:t>Hospedagem</w:t>
      </w:r>
      <w:bookmarkEnd w:id="95"/>
    </w:p>
    <w:p w14:paraId="37DE1F44" w14:textId="2CCAD8D1" w:rsidR="000E20F6" w:rsidRDefault="000E20F6" w:rsidP="004D13B5">
      <w:r>
        <w:tab/>
        <w:t>A aplicação</w:t>
      </w:r>
      <w:r w:rsidR="00DC047C">
        <w:t xml:space="preserve"> -</w:t>
      </w:r>
      <w:r>
        <w:t xml:space="preserve"> publicada na ferramenta disponível no Github chamada </w:t>
      </w:r>
      <w:r w:rsidRPr="000E20F6">
        <w:rPr>
          <w:i/>
        </w:rPr>
        <w:t>Github Pages</w:t>
      </w:r>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4D13B5">
      <w:r>
        <w:tab/>
        <w:t>Os eventos</w:t>
      </w:r>
      <w:r w:rsidR="00F72843">
        <w:t xml:space="preserve"> das </w:t>
      </w:r>
      <w:r w:rsidR="00E16D40">
        <w:t>músicas</w:t>
      </w:r>
      <w:r>
        <w:t xml:space="preserve"> foram salvos em outra plataforma chamada Firebase</w:t>
      </w:r>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4D13B5"/>
    <w:p w14:paraId="66BD8074" w14:textId="7B52CB12" w:rsidR="00360E5F" w:rsidRDefault="00360E5F" w:rsidP="004D13B5">
      <w:pPr>
        <w:pStyle w:val="Ttulo3"/>
      </w:pPr>
      <w:bookmarkStart w:id="96" w:name="_Toc55260964"/>
      <w:r>
        <w:t xml:space="preserve">Coleta do </w:t>
      </w:r>
      <w:r w:rsidR="000C1A86">
        <w:t>F</w:t>
      </w:r>
      <w:r>
        <w:t>irebase</w:t>
      </w:r>
      <w:bookmarkEnd w:id="96"/>
    </w:p>
    <w:p w14:paraId="6733EB29" w14:textId="40235475" w:rsidR="009D5C44" w:rsidRDefault="007C31E3" w:rsidP="004D13B5">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4D13B5">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4D13B5">
      <w:pPr>
        <w:pStyle w:val="Legenda"/>
      </w:pPr>
      <w:bookmarkStart w:id="97" w:name="_Ref53931970"/>
      <w:bookmarkStart w:id="98" w:name="_Toc55260891"/>
      <w:r>
        <w:t xml:space="preserve">Figura </w:t>
      </w:r>
      <w:r w:rsidR="00331D61">
        <w:fldChar w:fldCharType="begin"/>
      </w:r>
      <w:r w:rsidR="00331D61">
        <w:instrText xml:space="preserve"> SEQ Figura \* ARABIC </w:instrText>
      </w:r>
      <w:r w:rsidR="00331D61">
        <w:fldChar w:fldCharType="separate"/>
      </w:r>
      <w:r w:rsidR="00772326">
        <w:rPr>
          <w:noProof/>
        </w:rPr>
        <w:t>16</w:t>
      </w:r>
      <w:r w:rsidR="00331D61">
        <w:rPr>
          <w:noProof/>
        </w:rPr>
        <w:fldChar w:fldCharType="end"/>
      </w:r>
      <w:bookmarkEnd w:id="97"/>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98"/>
    </w:p>
    <w:p w14:paraId="7FB894DE" w14:textId="5A509179" w:rsidR="009D5C44" w:rsidRDefault="001C6C85" w:rsidP="004D13B5">
      <w:r>
        <w:tab/>
        <w:t xml:space="preserve">Com o JSON e a estrutura de dados pronta, </w:t>
      </w:r>
      <w:r w:rsidR="00186AB8">
        <w:t>datou-se o in</w:t>
      </w:r>
      <w:r w:rsidR="009A5089">
        <w:t>ício de</w:t>
      </w:r>
      <w:r>
        <w:t xml:space="preserve"> alguns estudos em </w:t>
      </w:r>
      <w:r w:rsidRPr="001C6C85">
        <w:rPr>
          <w:i/>
        </w:rPr>
        <w:t>python</w:t>
      </w:r>
      <w:r>
        <w:t xml:space="preserve"> </w:t>
      </w:r>
      <w:r w:rsidR="003514F9">
        <w:t xml:space="preserve">para adquirir o conhecimento necessário </w:t>
      </w:r>
      <w:r w:rsidR="003B0DC1">
        <w:t>e</w:t>
      </w:r>
      <w:r w:rsidR="003514F9">
        <w:t xml:space="preserve"> obter os dados necessários do Spotify</w:t>
      </w:r>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utiliza</w:t>
      </w:r>
      <w:r w:rsidR="00495B67">
        <w:t>ram</w:t>
      </w:r>
      <w:r w:rsidR="00E36D2A">
        <w:t xml:space="preserve"> a base de íris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79CDCC3A" w:rsidR="00DC433D" w:rsidRDefault="00DC433D" w:rsidP="004D13B5">
      <w:pPr>
        <w:pStyle w:val="Ttulo1"/>
      </w:pPr>
      <w:bookmarkStart w:id="99" w:name="_Toc55260965"/>
      <w:r w:rsidRPr="00DC433D">
        <w:t>SISTEMA LORS</w:t>
      </w:r>
      <w:bookmarkEnd w:id="99"/>
    </w:p>
    <w:p w14:paraId="0183C3E9" w14:textId="737F2F0F" w:rsidR="00825ED7" w:rsidRDefault="006161E8" w:rsidP="004D13B5">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commentRangeStart w:id="100"/>
      <w:r w:rsidR="00B7349A">
        <w:t>um</w:t>
      </w:r>
      <w:r w:rsidR="00BE0D3F">
        <w:t xml:space="preserve"> estudo das técnicas de recomendação </w:t>
      </w:r>
      <w:r w:rsidR="00E32C2A">
        <w:t>postas</w:t>
      </w:r>
      <w:r w:rsidR="00BE0D3F">
        <w:t xml:space="preserve"> nos trabalhos anteriores</w:t>
      </w:r>
      <w:commentRangeEnd w:id="100"/>
      <w:r w:rsidR="00AF6093">
        <w:rPr>
          <w:rStyle w:val="Refdecomentrio"/>
        </w:rPr>
        <w:commentReference w:id="100"/>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4D13B5">
      <w:pPr>
        <w:pStyle w:val="Ttulo2"/>
      </w:pPr>
      <w:bookmarkStart w:id="101" w:name="_Toc55260966"/>
      <w:r>
        <w:t>O Algoritmo KNN</w:t>
      </w:r>
      <w:bookmarkEnd w:id="101"/>
    </w:p>
    <w:p w14:paraId="4578993F" w14:textId="68A4ABD7" w:rsidR="00B55A9C" w:rsidRDefault="00B55A9C" w:rsidP="004D13B5">
      <w:r>
        <w:tab/>
        <w:t xml:space="preserve">O </w:t>
      </w:r>
      <w:r w:rsidRPr="00A30447">
        <w:rPr>
          <w:i/>
        </w:rPr>
        <w:t>k-Nearest Neighbor</w:t>
      </w:r>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4D13B5">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4D13B5">
      <w:pPr>
        <w:pStyle w:val="Legenda"/>
        <w:rPr>
          <w:bCs/>
          <w:iCs/>
          <w:caps/>
          <w:snapToGrid w:val="0"/>
          <w:color w:val="000000"/>
          <w:spacing w:val="10"/>
          <w:kern w:val="28"/>
          <w:szCs w:val="20"/>
        </w:rPr>
      </w:pPr>
      <w:bookmarkStart w:id="102" w:name="_Ref52742150"/>
      <w:bookmarkStart w:id="103" w:name="_Toc55260892"/>
      <w:bookmarkStart w:id="104"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2"/>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3"/>
      <w:r w:rsidRPr="00A46E2F">
        <w:rPr>
          <w:bCs/>
          <w:iCs/>
          <w:caps/>
          <w:snapToGrid w:val="0"/>
          <w:color w:val="000000"/>
          <w:spacing w:val="10"/>
          <w:kern w:val="28"/>
          <w:szCs w:val="20"/>
          <w:highlight w:val="yellow"/>
        </w:rPr>
        <w:fldChar w:fldCharType="end"/>
      </w:r>
      <w:bookmarkEnd w:id="104"/>
    </w:p>
    <w:p w14:paraId="395F912C" w14:textId="760C5D69" w:rsidR="00B55A9C" w:rsidRDefault="00B55A9C" w:rsidP="004D13B5">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sobre um plano, atribuindo classes a eles (no caso: classe A 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5"/>
      <w:r w:rsidRPr="00A46E2F">
        <w:rPr>
          <w:highlight w:val="yellow"/>
        </w:rPr>
        <w:t>(TODO_REF)</w:t>
      </w:r>
      <w:commentRangeEnd w:id="105"/>
      <w:r w:rsidR="00AF6093">
        <w:rPr>
          <w:rStyle w:val="Refdecomentrio"/>
        </w:rPr>
        <w:commentReference w:id="105"/>
      </w:r>
      <w:r w:rsidR="00AF6093">
        <w:t>.</w:t>
      </w:r>
    </w:p>
    <w:p w14:paraId="2251147C" w14:textId="755EE862" w:rsidR="00B55A9C" w:rsidRPr="00AF6093" w:rsidRDefault="00B55A9C" w:rsidP="004D13B5">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r w:rsidRPr="00BE1B35">
        <w:rPr>
          <w:i/>
        </w:rPr>
        <w:t>python</w:t>
      </w:r>
      <w:r>
        <w:t xml:space="preserve"> do </w:t>
      </w:r>
      <w:r w:rsidRPr="00BE1B35">
        <w:rPr>
          <w:i/>
        </w:rPr>
        <w:t>scikit-learn</w:t>
      </w:r>
      <w:r>
        <w:t xml:space="preserve"> encontra</w:t>
      </w:r>
      <w:r w:rsidR="00806AE4">
        <w:t>da</w:t>
      </w:r>
      <w:r>
        <w:t xml:space="preserve"> na classe </w:t>
      </w:r>
      <w:r w:rsidRPr="000F2C68">
        <w:rPr>
          <w:i/>
        </w:rPr>
        <w:t>KNeighborsClassifier</w:t>
      </w:r>
      <w:r>
        <w:t xml:space="preserve"> do m</w:t>
      </w:r>
      <w:r w:rsidR="002831D7">
        <w:t>ó</w:t>
      </w:r>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4D13B5">
      <w:pPr>
        <w:pStyle w:val="Ttulo3"/>
      </w:pPr>
      <w:bookmarkStart w:id="106" w:name="_Ref54920131"/>
      <w:bookmarkStart w:id="107" w:name="_Toc55260967"/>
      <w:r>
        <w:t>Preparação dos dados para o KNN</w:t>
      </w:r>
      <w:bookmarkEnd w:id="106"/>
      <w:bookmarkEnd w:id="107"/>
    </w:p>
    <w:p w14:paraId="602EF07C" w14:textId="5A583A27" w:rsidR="00044C36" w:rsidRDefault="00CC3D32" w:rsidP="004D13B5">
      <w:r>
        <w:tab/>
      </w:r>
      <w:r w:rsidR="00AF6093">
        <w:t>P</w:t>
      </w:r>
      <w:r w:rsidR="006D5A3E">
        <w:t>lanejando</w:t>
      </w:r>
      <w:r>
        <w:t xml:space="preserve"> salvar os eventos da aplicação, uma lista chamada </w:t>
      </w:r>
      <w:r w:rsidRPr="00CC3D32">
        <w:rPr>
          <w:i/>
        </w:rPr>
        <w:t>events</w:t>
      </w:r>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xml:space="preserve">, data </w:t>
      </w:r>
      <w:r w:rsidR="00AF6093">
        <w:t xml:space="preserve">e tempo </w:t>
      </w:r>
      <w:r w:rsidR="005514A9">
        <w:t>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0B0955B1" w:rsidR="002A41B9" w:rsidRPr="00334FD9" w:rsidRDefault="002A41B9" w:rsidP="004D13B5">
      <w:r>
        <w:tab/>
      </w:r>
      <w:commentRangeStart w:id="108"/>
      <w:r w:rsidRPr="002A41B9">
        <w:t>A ação LOAD_LOCATION foi ignorada</w:t>
      </w:r>
      <w:r>
        <w:t xml:space="preserve"> nesse momento no sistema e </w:t>
      </w:r>
      <w:r w:rsidR="00405B86">
        <w:t>se tornará</w:t>
      </w:r>
      <w:r>
        <w:t xml:space="preserve"> um trabalho futuro</w:t>
      </w:r>
      <w:commentRangeEnd w:id="108"/>
      <w:r w:rsidR="00AF6093">
        <w:rPr>
          <w:rStyle w:val="Refdecomentrio"/>
        </w:rPr>
        <w:commentReference w:id="108"/>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4D13B5">
      <w:pPr>
        <w:pStyle w:val="Legenda"/>
      </w:pPr>
      <w:bookmarkStart w:id="109" w:name="_Ref55256921"/>
      <w:bookmarkStart w:id="110" w:name="_Toc55260910"/>
      <w:r>
        <w:t xml:space="preserve">Quadro </w:t>
      </w:r>
      <w:r w:rsidR="00331D61">
        <w:fldChar w:fldCharType="begin"/>
      </w:r>
      <w:r w:rsidR="00331D61">
        <w:instrText xml:space="preserve"> SEQ Quadro \* ARABIC </w:instrText>
      </w:r>
      <w:r w:rsidR="00331D61">
        <w:fldChar w:fldCharType="separate"/>
      </w:r>
      <w:r w:rsidR="00496F40">
        <w:rPr>
          <w:noProof/>
        </w:rPr>
        <w:t>3</w:t>
      </w:r>
      <w:r w:rsidR="00331D61">
        <w:rPr>
          <w:noProof/>
        </w:rPr>
        <w:fldChar w:fldCharType="end"/>
      </w:r>
      <w:bookmarkEnd w:id="109"/>
      <w:r>
        <w:t xml:space="preserve"> Lista de ações possíveis nos eventos</w:t>
      </w:r>
      <w:commentRangeStart w:id="111"/>
      <w:r>
        <w:t xml:space="preserve"> </w:t>
      </w:r>
      <w:r w:rsidRPr="00A73EA3">
        <w:t>(próprio, 2020)</w:t>
      </w:r>
      <w:bookmarkEnd w:id="110"/>
      <w:commentRangeEnd w:id="111"/>
      <w:r w:rsidR="00AF6093">
        <w:rPr>
          <w:rStyle w:val="Refdecomentrio"/>
          <w:b w:val="0"/>
          <w:iCs/>
          <w:color w:val="000000"/>
        </w:rPr>
        <w:commentReference w:id="111"/>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4D13B5">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4D13B5">
            <w:r w:rsidRPr="00317470">
              <w:t>Descrição</w:t>
            </w:r>
          </w:p>
        </w:tc>
      </w:tr>
      <w:tr w:rsidR="00044C36" w:rsidRPr="00E35470" w14:paraId="45E38C5B" w14:textId="77777777" w:rsidTr="00811B26">
        <w:tc>
          <w:tcPr>
            <w:tcW w:w="2500" w:type="pct"/>
          </w:tcPr>
          <w:p w14:paraId="2F36AC35" w14:textId="0E24C3E7" w:rsidR="00044C36" w:rsidRDefault="00044C36" w:rsidP="004D13B5">
            <w:pPr>
              <w:rPr>
                <w:lang w:val="en-US"/>
              </w:rPr>
            </w:pPr>
            <w:r w:rsidRPr="00044C36">
              <w:rPr>
                <w:lang w:val="en-US"/>
              </w:rPr>
              <w:t>CHANGE_MUSIC_TIME</w:t>
            </w:r>
          </w:p>
        </w:tc>
        <w:tc>
          <w:tcPr>
            <w:tcW w:w="2500" w:type="pct"/>
          </w:tcPr>
          <w:p w14:paraId="5F79273F" w14:textId="27DAE650" w:rsidR="00044C36" w:rsidRPr="00317470" w:rsidRDefault="00156029" w:rsidP="004D13B5">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4D13B5">
            <w:pPr>
              <w:rPr>
                <w:lang w:val="en-US"/>
              </w:rPr>
            </w:pPr>
            <w:r w:rsidRPr="00044C36">
              <w:rPr>
                <w:lang w:val="en-US"/>
              </w:rPr>
              <w:t>CHANGE_TO_NEXT_MUSIC</w:t>
            </w:r>
          </w:p>
        </w:tc>
        <w:tc>
          <w:tcPr>
            <w:tcW w:w="2500" w:type="pct"/>
          </w:tcPr>
          <w:p w14:paraId="322D38E5" w14:textId="47E4D522" w:rsidR="00044C36" w:rsidRPr="00317470" w:rsidRDefault="00714BDB" w:rsidP="004D13B5">
            <w:r w:rsidRPr="00317470">
              <w:t>Passa para próxima música da lista</w:t>
            </w:r>
          </w:p>
        </w:tc>
      </w:tr>
      <w:tr w:rsidR="00044C36" w14:paraId="62CD560E" w14:textId="77777777" w:rsidTr="00811B26">
        <w:tc>
          <w:tcPr>
            <w:tcW w:w="2500" w:type="pct"/>
          </w:tcPr>
          <w:p w14:paraId="096352FD" w14:textId="767F98EC" w:rsidR="00044C36" w:rsidRDefault="00044C36" w:rsidP="004D13B5">
            <w:pPr>
              <w:rPr>
                <w:lang w:val="en-US"/>
              </w:rPr>
            </w:pPr>
            <w:r w:rsidRPr="00044C36">
              <w:rPr>
                <w:lang w:val="en-US"/>
              </w:rPr>
              <w:t>CHANGE_TO_PREVIOUS_MUSIC</w:t>
            </w:r>
          </w:p>
        </w:tc>
        <w:tc>
          <w:tcPr>
            <w:tcW w:w="2500" w:type="pct"/>
          </w:tcPr>
          <w:p w14:paraId="427377F2" w14:textId="096C68C1" w:rsidR="00044C36" w:rsidRPr="00317470" w:rsidRDefault="005431CB" w:rsidP="004D13B5">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4D13B5">
            <w:pPr>
              <w:rPr>
                <w:lang w:val="en-US"/>
              </w:rPr>
            </w:pPr>
            <w:r w:rsidRPr="00044C36">
              <w:rPr>
                <w:lang w:val="en-US"/>
              </w:rPr>
              <w:t>CHOOSE_ACTIVITY</w:t>
            </w:r>
          </w:p>
        </w:tc>
        <w:tc>
          <w:tcPr>
            <w:tcW w:w="2500" w:type="pct"/>
          </w:tcPr>
          <w:p w14:paraId="7EADD557" w14:textId="03C92F53" w:rsidR="00044C36" w:rsidRPr="00317470" w:rsidRDefault="00317470" w:rsidP="004D13B5">
            <w:r w:rsidRPr="00317470">
              <w:t>Registro da atividade</w:t>
            </w:r>
          </w:p>
        </w:tc>
      </w:tr>
      <w:tr w:rsidR="00044C36" w14:paraId="34ED177F" w14:textId="77777777" w:rsidTr="00811B26">
        <w:tc>
          <w:tcPr>
            <w:tcW w:w="2500" w:type="pct"/>
          </w:tcPr>
          <w:p w14:paraId="0AB401EE" w14:textId="0286DD61" w:rsidR="00044C36" w:rsidRDefault="00044C36" w:rsidP="004D13B5">
            <w:pPr>
              <w:rPr>
                <w:lang w:val="en-US"/>
              </w:rPr>
            </w:pPr>
            <w:r w:rsidRPr="00044C36">
              <w:rPr>
                <w:lang w:val="en-US"/>
              </w:rPr>
              <w:t>CHOOSE_FEELING</w:t>
            </w:r>
          </w:p>
        </w:tc>
        <w:tc>
          <w:tcPr>
            <w:tcW w:w="2500" w:type="pct"/>
          </w:tcPr>
          <w:p w14:paraId="36BABCE3" w14:textId="123E4D20" w:rsidR="00044C36" w:rsidRPr="00317470" w:rsidRDefault="00317470" w:rsidP="004D13B5">
            <w:r w:rsidRPr="00317470">
              <w:t>Registro do humor atual</w:t>
            </w:r>
          </w:p>
        </w:tc>
      </w:tr>
      <w:tr w:rsidR="00044C36" w:rsidRPr="00317470" w14:paraId="72535C3A" w14:textId="77777777" w:rsidTr="00811B26">
        <w:tc>
          <w:tcPr>
            <w:tcW w:w="2500" w:type="pct"/>
          </w:tcPr>
          <w:p w14:paraId="06AB4479" w14:textId="72B5DFCB" w:rsidR="00044C36" w:rsidRDefault="00044C36" w:rsidP="004D13B5">
            <w:pPr>
              <w:rPr>
                <w:lang w:val="en-US"/>
              </w:rPr>
            </w:pPr>
            <w:r w:rsidRPr="00044C36">
              <w:rPr>
                <w:lang w:val="en-US"/>
              </w:rPr>
              <w:t>CHOOSE_FEELING_TO_BE_LIKE</w:t>
            </w:r>
          </w:p>
        </w:tc>
        <w:tc>
          <w:tcPr>
            <w:tcW w:w="2500" w:type="pct"/>
          </w:tcPr>
          <w:p w14:paraId="736E878F" w14:textId="22210836" w:rsidR="00044C36" w:rsidRPr="00317470" w:rsidRDefault="00317470" w:rsidP="004D13B5">
            <w:r w:rsidRPr="00317470">
              <w:t>Registro do humor que gostaria de estar</w:t>
            </w:r>
          </w:p>
        </w:tc>
      </w:tr>
      <w:tr w:rsidR="00044C36" w14:paraId="6CD26CDB" w14:textId="77777777" w:rsidTr="00811B26">
        <w:tc>
          <w:tcPr>
            <w:tcW w:w="2500" w:type="pct"/>
          </w:tcPr>
          <w:p w14:paraId="030610D7" w14:textId="7CBDD3FD" w:rsidR="00044C36" w:rsidRDefault="00044C36" w:rsidP="004D13B5">
            <w:pPr>
              <w:rPr>
                <w:lang w:val="en-US"/>
              </w:rPr>
            </w:pPr>
            <w:r w:rsidRPr="00044C36">
              <w:rPr>
                <w:lang w:val="en-US"/>
              </w:rPr>
              <w:t>CHOOSE_LOCATION</w:t>
            </w:r>
          </w:p>
        </w:tc>
        <w:tc>
          <w:tcPr>
            <w:tcW w:w="2500" w:type="pct"/>
          </w:tcPr>
          <w:p w14:paraId="1AC0ADA6" w14:textId="23041B11" w:rsidR="00044C36" w:rsidRPr="00317470" w:rsidRDefault="009743AC" w:rsidP="004D13B5">
            <w:r>
              <w:t>Registro da localização</w:t>
            </w:r>
          </w:p>
        </w:tc>
      </w:tr>
      <w:tr w:rsidR="00044C36" w14:paraId="3A112DB3" w14:textId="77777777" w:rsidTr="00811B26">
        <w:tc>
          <w:tcPr>
            <w:tcW w:w="2500" w:type="pct"/>
          </w:tcPr>
          <w:p w14:paraId="6449991D" w14:textId="3971571F" w:rsidR="00044C36" w:rsidRPr="00044C36" w:rsidRDefault="00044C36" w:rsidP="004D13B5">
            <w:pPr>
              <w:rPr>
                <w:lang w:val="en-US"/>
              </w:rPr>
            </w:pPr>
            <w:r w:rsidRPr="00044C36">
              <w:rPr>
                <w:lang w:val="en-US"/>
              </w:rPr>
              <w:t>HATED_MUSIC</w:t>
            </w:r>
          </w:p>
        </w:tc>
        <w:tc>
          <w:tcPr>
            <w:tcW w:w="2500" w:type="pct"/>
          </w:tcPr>
          <w:p w14:paraId="7683D1B6" w14:textId="60173054" w:rsidR="00044C36" w:rsidRPr="00317470" w:rsidRDefault="00F21F5D" w:rsidP="004D13B5">
            <w:r>
              <w:t>Não gostou da música que está tocando</w:t>
            </w:r>
          </w:p>
        </w:tc>
      </w:tr>
      <w:tr w:rsidR="00044C36" w14:paraId="3EBF15F0" w14:textId="77777777" w:rsidTr="00811B26">
        <w:tc>
          <w:tcPr>
            <w:tcW w:w="2500" w:type="pct"/>
          </w:tcPr>
          <w:p w14:paraId="15D5CCFF" w14:textId="14DA572F" w:rsidR="00044C36" w:rsidRPr="00044C36" w:rsidRDefault="00044C36" w:rsidP="004D13B5">
            <w:pPr>
              <w:rPr>
                <w:lang w:val="en-US"/>
              </w:rPr>
            </w:pPr>
            <w:r w:rsidRPr="00044C36">
              <w:rPr>
                <w:lang w:val="en-US"/>
              </w:rPr>
              <w:t>HIDE_DETAILS</w:t>
            </w:r>
          </w:p>
        </w:tc>
        <w:tc>
          <w:tcPr>
            <w:tcW w:w="2500" w:type="pct"/>
          </w:tcPr>
          <w:p w14:paraId="462619F8" w14:textId="5ACA93F5" w:rsidR="00044C36" w:rsidRPr="00317470" w:rsidRDefault="00F21F5D" w:rsidP="004D13B5">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4D13B5">
            <w:pPr>
              <w:rPr>
                <w:lang w:val="en-US"/>
              </w:rPr>
            </w:pPr>
            <w:r w:rsidRPr="00044C36">
              <w:rPr>
                <w:lang w:val="en-US"/>
              </w:rPr>
              <w:t>LIKED_ARTIST</w:t>
            </w:r>
          </w:p>
        </w:tc>
        <w:tc>
          <w:tcPr>
            <w:tcW w:w="2500" w:type="pct"/>
          </w:tcPr>
          <w:p w14:paraId="319E2C0F" w14:textId="71A5D4C6" w:rsidR="00044C36" w:rsidRPr="00317470" w:rsidRDefault="00746F06" w:rsidP="004D13B5">
            <w:r>
              <w:t>Gostou do artista</w:t>
            </w:r>
          </w:p>
        </w:tc>
      </w:tr>
      <w:tr w:rsidR="00044C36" w14:paraId="6D7C2C57" w14:textId="77777777" w:rsidTr="00811B26">
        <w:tc>
          <w:tcPr>
            <w:tcW w:w="2500" w:type="pct"/>
          </w:tcPr>
          <w:p w14:paraId="7898E86B" w14:textId="37CD8DF7" w:rsidR="00044C36" w:rsidRPr="00044C36" w:rsidRDefault="00044C36" w:rsidP="004D13B5">
            <w:pPr>
              <w:rPr>
                <w:lang w:val="en-US"/>
              </w:rPr>
            </w:pPr>
            <w:r w:rsidRPr="00044C36">
              <w:rPr>
                <w:lang w:val="en-US"/>
              </w:rPr>
              <w:t>LIKED_GENRE</w:t>
            </w:r>
          </w:p>
        </w:tc>
        <w:tc>
          <w:tcPr>
            <w:tcW w:w="2500" w:type="pct"/>
          </w:tcPr>
          <w:p w14:paraId="1D194516" w14:textId="330EAE6A" w:rsidR="00044C36" w:rsidRPr="00317470" w:rsidRDefault="002A5D88" w:rsidP="004D13B5">
            <w:r>
              <w:t>Gostou do gênero</w:t>
            </w:r>
          </w:p>
        </w:tc>
      </w:tr>
      <w:tr w:rsidR="00044C36" w14:paraId="072523A9" w14:textId="77777777" w:rsidTr="00811B26">
        <w:tc>
          <w:tcPr>
            <w:tcW w:w="2500" w:type="pct"/>
          </w:tcPr>
          <w:p w14:paraId="0D2082C4" w14:textId="1F77847F" w:rsidR="00044C36" w:rsidRPr="00044C36" w:rsidRDefault="00044C36" w:rsidP="004D13B5">
            <w:pPr>
              <w:rPr>
                <w:lang w:val="en-US"/>
              </w:rPr>
            </w:pPr>
            <w:r w:rsidRPr="00044C36">
              <w:rPr>
                <w:lang w:val="en-US"/>
              </w:rPr>
              <w:t>LIKED_MUSIC</w:t>
            </w:r>
          </w:p>
        </w:tc>
        <w:tc>
          <w:tcPr>
            <w:tcW w:w="2500" w:type="pct"/>
          </w:tcPr>
          <w:p w14:paraId="33455D9D" w14:textId="1B2942E0" w:rsidR="00044C36" w:rsidRPr="00317470" w:rsidRDefault="002A5D88" w:rsidP="004D13B5">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4D13B5">
            <w:pPr>
              <w:rPr>
                <w:lang w:val="en-US"/>
              </w:rPr>
            </w:pPr>
            <w:r w:rsidRPr="00044C36">
              <w:rPr>
                <w:lang w:val="en-US"/>
              </w:rPr>
              <w:t>LOAD_LOCATION</w:t>
            </w:r>
          </w:p>
        </w:tc>
        <w:tc>
          <w:tcPr>
            <w:tcW w:w="2500" w:type="pct"/>
          </w:tcPr>
          <w:p w14:paraId="6F5ECAF2" w14:textId="7FA9AEFE" w:rsidR="00044C36" w:rsidRPr="00317470" w:rsidRDefault="00DA0D9A" w:rsidP="004D13B5">
            <w:r>
              <w:t>Carregou a localização (latitude, longitude)</w:t>
            </w:r>
          </w:p>
        </w:tc>
      </w:tr>
      <w:tr w:rsidR="00044C36" w14:paraId="5F9C1392" w14:textId="77777777" w:rsidTr="00811B26">
        <w:tc>
          <w:tcPr>
            <w:tcW w:w="2500" w:type="pct"/>
          </w:tcPr>
          <w:p w14:paraId="7EC702F7" w14:textId="5740F66F" w:rsidR="00044C36" w:rsidRPr="00044C36" w:rsidRDefault="00044C36" w:rsidP="004D13B5">
            <w:pPr>
              <w:rPr>
                <w:lang w:val="en-US"/>
              </w:rPr>
            </w:pPr>
            <w:r w:rsidRPr="00044C36">
              <w:rPr>
                <w:lang w:val="en-US"/>
              </w:rPr>
              <w:t>PAUSE_MUSIC</w:t>
            </w:r>
          </w:p>
        </w:tc>
        <w:tc>
          <w:tcPr>
            <w:tcW w:w="2500" w:type="pct"/>
          </w:tcPr>
          <w:p w14:paraId="33C9CBCC" w14:textId="1AB1399F" w:rsidR="00044C36" w:rsidRPr="00317470" w:rsidRDefault="00D11942" w:rsidP="004D13B5">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4D13B5">
            <w:pPr>
              <w:rPr>
                <w:lang w:val="en-US"/>
              </w:rPr>
            </w:pPr>
            <w:r w:rsidRPr="00044C36">
              <w:rPr>
                <w:lang w:val="en-US"/>
              </w:rPr>
              <w:t>PLAY_MUSIC</w:t>
            </w:r>
          </w:p>
        </w:tc>
        <w:tc>
          <w:tcPr>
            <w:tcW w:w="2500" w:type="pct"/>
          </w:tcPr>
          <w:p w14:paraId="2A1873E9" w14:textId="35F62977" w:rsidR="00044C36" w:rsidRPr="00317470" w:rsidRDefault="00D11942" w:rsidP="004D13B5">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4D13B5">
            <w:pPr>
              <w:rPr>
                <w:lang w:val="en-US"/>
              </w:rPr>
            </w:pPr>
            <w:r w:rsidRPr="00044C36">
              <w:rPr>
                <w:lang w:val="en-US"/>
              </w:rPr>
              <w:t>RESTART_MUSIC</w:t>
            </w:r>
          </w:p>
        </w:tc>
        <w:tc>
          <w:tcPr>
            <w:tcW w:w="2500" w:type="pct"/>
          </w:tcPr>
          <w:p w14:paraId="7CB7A548" w14:textId="4C8C64BA" w:rsidR="00044C36" w:rsidRPr="00317470" w:rsidRDefault="007E3E61" w:rsidP="004D13B5">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4D13B5">
            <w:pPr>
              <w:rPr>
                <w:lang w:val="en-US"/>
              </w:rPr>
            </w:pPr>
            <w:r w:rsidRPr="00044C36">
              <w:rPr>
                <w:lang w:val="en-US"/>
              </w:rPr>
              <w:t>SHOW_DETAILS</w:t>
            </w:r>
          </w:p>
        </w:tc>
        <w:tc>
          <w:tcPr>
            <w:tcW w:w="2500" w:type="pct"/>
          </w:tcPr>
          <w:p w14:paraId="704E0DA6" w14:textId="624F3116" w:rsidR="00044C36" w:rsidRPr="00317470" w:rsidRDefault="0083375E" w:rsidP="004D13B5">
            <w:r>
              <w:t xml:space="preserve">Abriu os detalhes da </w:t>
            </w:r>
            <w:r w:rsidR="002F5E2D">
              <w:t>música</w:t>
            </w:r>
          </w:p>
        </w:tc>
      </w:tr>
    </w:tbl>
    <w:p w14:paraId="39E66820" w14:textId="32AEC340" w:rsidR="00074D32" w:rsidRPr="0083375E" w:rsidRDefault="00074D32" w:rsidP="004D13B5">
      <w:r w:rsidRPr="0083375E">
        <w:t xml:space="preserve"> </w:t>
      </w:r>
    </w:p>
    <w:p w14:paraId="7173B321" w14:textId="3C6069B6" w:rsidR="002A1DBB" w:rsidRPr="008B3A75" w:rsidRDefault="008B3A75" w:rsidP="004D13B5">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carregamento </w:t>
      </w:r>
      <w:r w:rsidR="00FF46CE">
        <w:t xml:space="preserve"> do</w:t>
      </w:r>
      <w:r w:rsidR="00360703">
        <w:t xml:space="preserve"> </w:t>
      </w:r>
      <w:commentRangeStart w:id="112"/>
      <w:r w:rsidR="00360703">
        <w:t>arquivo</w:t>
      </w:r>
      <w:r w:rsidR="0057502A">
        <w:t xml:space="preserve"> </w:t>
      </w:r>
      <w:commentRangeEnd w:id="112"/>
      <w:r w:rsidR="00AF6093">
        <w:rPr>
          <w:rStyle w:val="Refdecomentrio"/>
        </w:rPr>
        <w:commentReference w:id="112"/>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r w:rsidRPr="00CF34DD">
        <w:rPr>
          <w:i/>
        </w:rPr>
        <w:t>python</w:t>
      </w:r>
      <w:r>
        <w:t xml:space="preserve"> “open”</w:t>
      </w:r>
      <w:r w:rsidR="002E1C85">
        <w:t>.</w:t>
      </w:r>
      <w:r>
        <w:t xml:space="preserve"> </w:t>
      </w:r>
      <w:commentRangeStart w:id="113"/>
      <w:r w:rsidR="000624EF">
        <w:t>P</w:t>
      </w:r>
      <w:r>
        <w:t xml:space="preserve">ara a interpretação, </w:t>
      </w:r>
      <w:r w:rsidR="00217269">
        <w:t>existe</w:t>
      </w:r>
      <w:r w:rsidR="00353B67">
        <w:t xml:space="preserve"> </w:t>
      </w:r>
      <w:r>
        <w:t xml:space="preserve">a biblioteca </w:t>
      </w:r>
      <w:r w:rsidRPr="00A27BAF">
        <w:rPr>
          <w:i/>
        </w:rPr>
        <w:t>json</w:t>
      </w:r>
      <w:r w:rsidR="003A34EC">
        <w:t>, possibilita</w:t>
      </w:r>
      <w:r w:rsidR="00217269">
        <w:t>ndo</w:t>
      </w:r>
      <w:r>
        <w:t xml:space="preserve"> </w:t>
      </w:r>
      <w:r w:rsidR="00A27BAF">
        <w:t>transformar</w:t>
      </w:r>
      <w:r>
        <w:t xml:space="preserve"> </w:t>
      </w:r>
      <w:r w:rsidR="003A34EC">
        <w:t xml:space="preserve">o conteúdo </w:t>
      </w:r>
      <w:r w:rsidR="003A34EC" w:rsidRPr="003A34EC">
        <w:rPr>
          <w:i/>
        </w:rPr>
        <w:t>string</w:t>
      </w:r>
      <w:r>
        <w:t xml:space="preserve"> em um dicionário</w:t>
      </w:r>
      <w:r w:rsidR="00AB4434">
        <w:t xml:space="preserve">, </w:t>
      </w:r>
      <w:r w:rsidR="00353B67">
        <w:t xml:space="preserve">do qual </w:t>
      </w:r>
      <w:r w:rsidR="00A43661">
        <w:t>obtém</w:t>
      </w:r>
      <w:r w:rsidR="00532B9F">
        <w:t xml:space="preserve"> os usuários e seus eventos e</w:t>
      </w:r>
      <w:r w:rsidR="00B20A5B">
        <w:t xml:space="preserve"> os</w:t>
      </w:r>
      <w:r w:rsidR="00532B9F">
        <w:t xml:space="preserve"> transfo</w:t>
      </w:r>
      <w:r w:rsidR="00AE711C">
        <w:t>r</w:t>
      </w:r>
      <w:r w:rsidR="00B20A5B">
        <w:t>ma</w:t>
      </w:r>
      <w:r w:rsidR="00532B9F">
        <w:t xml:space="preserve"> em outro dicionário </w:t>
      </w:r>
      <w:r w:rsidR="00532B9F" w:rsidRPr="00532B9F">
        <w:rPr>
          <w:i/>
        </w:rPr>
        <w:t>users</w:t>
      </w:r>
      <w:r w:rsidR="00532B9F">
        <w:t>, cuj</w:t>
      </w:r>
      <w:r w:rsidR="00C061A1">
        <w:t>a</w:t>
      </w:r>
      <w:r w:rsidR="00532B9F">
        <w:t xml:space="preserve"> </w:t>
      </w:r>
      <w:r w:rsidR="00532B9F" w:rsidRPr="00566F51">
        <w:rPr>
          <w:i/>
        </w:rPr>
        <w:t>key</w:t>
      </w:r>
      <w:r w:rsidR="00532B9F">
        <w:t xml:space="preserve"> é o id do usuário e o conteúdo </w:t>
      </w:r>
      <w:r w:rsidR="007233BE">
        <w:t>sua lista de</w:t>
      </w:r>
      <w:r w:rsidR="00532B9F">
        <w:t xml:space="preserve"> eventos.</w:t>
      </w:r>
      <w:commentRangeEnd w:id="113"/>
      <w:r w:rsidR="004A5767">
        <w:rPr>
          <w:rStyle w:val="Refdecomentrio"/>
        </w:rPr>
        <w:commentReference w:id="113"/>
      </w:r>
    </w:p>
    <w:p w14:paraId="532C9F73" w14:textId="77777777" w:rsidR="000B6FB9" w:rsidRDefault="000B6FB9" w:rsidP="004D13B5">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4D13B5">
      <w:pPr>
        <w:pStyle w:val="Legenda"/>
        <w:rPr>
          <w:noProof/>
        </w:rPr>
      </w:pPr>
      <w:bookmarkStart w:id="114" w:name="_Ref54973329"/>
      <w:bookmarkStart w:id="115"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4"/>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5"/>
    </w:p>
    <w:p w14:paraId="24982577" w14:textId="40A132A9" w:rsidR="00277DEC" w:rsidRDefault="0019064E" w:rsidP="004D13B5">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4D13B5">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4D13B5">
      <w:pPr>
        <w:pStyle w:val="Legenda"/>
      </w:pPr>
      <w:bookmarkStart w:id="116" w:name="_Ref54973321"/>
      <w:bookmarkStart w:id="117" w:name="_Toc55260894"/>
      <w:commentRangeStart w:id="118"/>
      <w:r>
        <w:t xml:space="preserve">Figura </w:t>
      </w:r>
      <w:r w:rsidR="00331D61">
        <w:fldChar w:fldCharType="begin"/>
      </w:r>
      <w:r w:rsidR="00331D61">
        <w:instrText xml:space="preserve"> SEQ Figura \* ARABIC </w:instrText>
      </w:r>
      <w:r w:rsidR="00331D61">
        <w:fldChar w:fldCharType="separate"/>
      </w:r>
      <w:r w:rsidR="00772326">
        <w:rPr>
          <w:noProof/>
        </w:rPr>
        <w:t>19</w:t>
      </w:r>
      <w:r w:rsidR="00331D61">
        <w:rPr>
          <w:noProof/>
        </w:rPr>
        <w:fldChar w:fldCharType="end"/>
      </w:r>
      <w:bookmarkEnd w:id="116"/>
      <w:r>
        <w:t xml:space="preserve"> Representação dos eventos salvos no Firebase</w:t>
      </w:r>
      <w:r w:rsidR="00180781">
        <w:t xml:space="preserve"> </w:t>
      </w:r>
      <w:r w:rsidR="00180781" w:rsidRPr="00A73EA3">
        <w:t>(próprio, 2020)</w:t>
      </w:r>
      <w:bookmarkEnd w:id="117"/>
      <w:commentRangeEnd w:id="118"/>
      <w:r w:rsidR="004A5767">
        <w:rPr>
          <w:rStyle w:val="Refdecomentrio"/>
          <w:b w:val="0"/>
          <w:iCs/>
          <w:color w:val="000000"/>
        </w:rPr>
        <w:commentReference w:id="118"/>
      </w:r>
    </w:p>
    <w:p w14:paraId="5D69FFD5" w14:textId="3B8C1C6E" w:rsidR="00277DEC" w:rsidRDefault="00B334B7" w:rsidP="004D13B5">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4D13B5">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4D13B5">
      <w:pPr>
        <w:pStyle w:val="Legenda"/>
      </w:pPr>
      <w:bookmarkStart w:id="119" w:name="_Ref54973316"/>
      <w:bookmarkStart w:id="120"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9"/>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20"/>
    </w:p>
    <w:p w14:paraId="38B4F8EF" w14:textId="39351E2A" w:rsidR="00277DEC" w:rsidRPr="00860C67" w:rsidRDefault="00324F5C" w:rsidP="004D13B5">
      <w:pPr>
        <w:rPr>
          <w:b/>
          <w:bCs/>
        </w:rPr>
      </w:pPr>
      <w:r>
        <w:tab/>
        <w:t>Para criar essa relação</w:t>
      </w:r>
      <w:r w:rsidR="00093383">
        <w:t>,</w:t>
      </w:r>
      <w:r>
        <w:t xml:space="preserve">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w:t>
      </w:r>
      <w:commentRangeStart w:id="121"/>
      <w:r w:rsidR="00860C67">
        <w:t xml:space="preserve">cada um aconteceu </w:t>
      </w:r>
      <w:commentRangeEnd w:id="121"/>
      <w:r w:rsidR="004A5767">
        <w:rPr>
          <w:rStyle w:val="Refdecomentrio"/>
        </w:rPr>
        <w:commentReference w:id="121"/>
      </w:r>
      <w:r w:rsidR="00860C67">
        <w:t>durante a reprodução.</w:t>
      </w:r>
    </w:p>
    <w:p w14:paraId="594723B6" w14:textId="77777777" w:rsidR="00E56732" w:rsidRDefault="00B548EC" w:rsidP="004D13B5">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4D13B5">
      <w:pPr>
        <w:pStyle w:val="Legenda"/>
      </w:pPr>
      <w:bookmarkStart w:id="122" w:name="_Ref54973306"/>
      <w:bookmarkStart w:id="123" w:name="_Toc55260896"/>
      <w:r>
        <w:t xml:space="preserve">Figura </w:t>
      </w:r>
      <w:r w:rsidR="00331D61">
        <w:fldChar w:fldCharType="begin"/>
      </w:r>
      <w:r w:rsidR="00331D61">
        <w:instrText xml:space="preserve"> SEQ Figura \* ARABIC </w:instrText>
      </w:r>
      <w:r w:rsidR="00331D61">
        <w:fldChar w:fldCharType="separate"/>
      </w:r>
      <w:r w:rsidR="00772326">
        <w:rPr>
          <w:noProof/>
        </w:rPr>
        <w:t>21</w:t>
      </w:r>
      <w:r w:rsidR="00331D61">
        <w:rPr>
          <w:noProof/>
        </w:rPr>
        <w:fldChar w:fldCharType="end"/>
      </w:r>
      <w:bookmarkEnd w:id="122"/>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3"/>
    </w:p>
    <w:p w14:paraId="4974A4D1" w14:textId="7814FBE7" w:rsidR="00B548EC" w:rsidRDefault="001110DF" w:rsidP="004D13B5">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Spotify,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Spotify, essa busca é realizada de 50 em 50 </w:t>
      </w:r>
      <w:r w:rsidR="00BF6DD4" w:rsidRPr="00A46E2F">
        <w:rPr>
          <w:i/>
        </w:rPr>
        <w:t>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4D13B5">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4D13B5">
      <w:pPr>
        <w:pStyle w:val="Legenda"/>
      </w:pPr>
      <w:bookmarkStart w:id="124" w:name="_Ref54973298"/>
      <w:bookmarkStart w:id="125" w:name="_Toc55260897"/>
      <w:r>
        <w:t xml:space="preserve">Figura </w:t>
      </w:r>
      <w:r w:rsidR="00331D61">
        <w:fldChar w:fldCharType="begin"/>
      </w:r>
      <w:r w:rsidR="00331D61">
        <w:instrText xml:space="preserve"> SEQ Figura \* ARABIC </w:instrText>
      </w:r>
      <w:r w:rsidR="00331D61">
        <w:fldChar w:fldCharType="separate"/>
      </w:r>
      <w:r w:rsidR="00772326">
        <w:rPr>
          <w:noProof/>
        </w:rPr>
        <w:t>22</w:t>
      </w:r>
      <w:r w:rsidR="00331D61">
        <w:rPr>
          <w:noProof/>
        </w:rPr>
        <w:fldChar w:fldCharType="end"/>
      </w:r>
      <w:bookmarkEnd w:id="12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5"/>
    </w:p>
    <w:p w14:paraId="4C3E69BF" w14:textId="4A7A0A89" w:rsidR="007258A1" w:rsidRDefault="00AA35A0" w:rsidP="004D13B5">
      <w:r w:rsidRPr="00B4632C">
        <w:tab/>
      </w:r>
      <w:r>
        <w:t xml:space="preserve">Após a busca dos dados </w:t>
      </w:r>
      <w:r w:rsidR="004A5767">
        <w:t xml:space="preserve">no </w:t>
      </w:r>
      <w:r>
        <w:t>Spotify,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4D13B5">
      <w:r>
        <w:tab/>
      </w:r>
      <w:commentRangeStart w:id="126"/>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possui uma quantidade maior que 1 nos campos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commentRangeEnd w:id="126"/>
      <w:r w:rsidR="004A5767">
        <w:rPr>
          <w:rStyle w:val="Refdecomentrio"/>
        </w:rPr>
        <w:commentReference w:id="126"/>
      </w:r>
    </w:p>
    <w:p w14:paraId="480DEE20" w14:textId="77777777" w:rsidR="007358DD" w:rsidRDefault="007358DD" w:rsidP="004D13B5">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4D13B5">
      <w:pPr>
        <w:pStyle w:val="Legenda"/>
      </w:pPr>
      <w:bookmarkStart w:id="127" w:name="_Ref53955795"/>
      <w:bookmarkStart w:id="128"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7"/>
      <w:r w:rsidRPr="00A46E2F">
        <w:rPr>
          <w:highlight w:val="yellow"/>
        </w:rPr>
        <w:t xml:space="preserve"> </w:t>
      </w:r>
      <w:r w:rsidRPr="00A46E2F">
        <w:rPr>
          <w:i/>
          <w:iCs/>
          <w:highlight w:val="yellow"/>
        </w:rPr>
        <w:t>head()</w:t>
      </w:r>
      <w:r w:rsidRPr="00A46E2F">
        <w:rPr>
          <w:highlight w:val="yellow"/>
        </w:rPr>
        <w:t xml:space="preserve"> do </w:t>
      </w:r>
      <w:r w:rsidRPr="00A46E2F">
        <w:rPr>
          <w:i/>
          <w:iCs/>
          <w:highlight w:val="yellow"/>
        </w:rPr>
        <w:t>dataframe</w:t>
      </w:r>
      <w:r w:rsidRPr="00A46E2F">
        <w:rPr>
          <w:highlight w:val="yellow"/>
        </w:rPr>
        <w:t xml:space="preserve"> criado a partir da </w:t>
      </w:r>
      <w:r w:rsidR="00F96CEC" w:rsidRPr="00A46E2F">
        <w:rPr>
          <w:highlight w:val="yellow"/>
        </w:rPr>
        <w:t xml:space="preserve">variável </w:t>
      </w:r>
      <w:r w:rsidR="00F96CEC" w:rsidRPr="00A46E2F">
        <w:rPr>
          <w:i/>
          <w:iCs/>
          <w:highlight w:val="yellow"/>
        </w:rPr>
        <w:t>genreTable</w:t>
      </w:r>
      <w:r w:rsidRPr="00A46E2F">
        <w:rPr>
          <w:highlight w:val="yellow"/>
        </w:rPr>
        <w:t xml:space="preserve"> (próprio, 2020)</w:t>
      </w:r>
      <w:bookmarkEnd w:id="128"/>
    </w:p>
    <w:p w14:paraId="57E252FA" w14:textId="0AE2A4D3" w:rsidR="005A7271" w:rsidRDefault="005A7271" w:rsidP="004D13B5">
      <w:r>
        <w:tab/>
        <w:t xml:space="preserve">No fim, foi </w:t>
      </w:r>
      <w:r w:rsidR="004A5767">
        <w:t xml:space="preserve">utilizada </w:t>
      </w:r>
      <w:r>
        <w:t xml:space="preserve">a </w:t>
      </w:r>
      <w:r w:rsidR="004A5767">
        <w:t xml:space="preserve">biblioteca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4D13B5">
      <w:pPr>
        <w:pStyle w:val="Ttulo3"/>
      </w:pPr>
      <w:bookmarkStart w:id="129" w:name="_Ref54908939"/>
      <w:bookmarkStart w:id="130" w:name="_Toc55260968"/>
      <w:r>
        <w:t>Testes com KNN</w:t>
      </w:r>
      <w:bookmarkEnd w:id="129"/>
      <w:bookmarkEnd w:id="130"/>
    </w:p>
    <w:p w14:paraId="5DE02447" w14:textId="75D40C03" w:rsidR="00BD4BAC" w:rsidRDefault="00691D99" w:rsidP="004D13B5">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1"/>
      <w:r w:rsidR="00BA00AE">
        <w:t xml:space="preserve"> (30% de teste e 70% de treinamento)</w:t>
      </w:r>
      <w:r w:rsidR="00FF2EA5">
        <w:t>.</w:t>
      </w:r>
      <w:commentRangeEnd w:id="131"/>
      <w:r w:rsidR="00A04918">
        <w:rPr>
          <w:rStyle w:val="Refdecomentrio"/>
        </w:rPr>
        <w:commentReference w:id="131"/>
      </w:r>
    </w:p>
    <w:p w14:paraId="584595AA" w14:textId="042B05B1" w:rsidR="00F8355F" w:rsidRDefault="007E05CD" w:rsidP="004D13B5">
      <w:r>
        <w:tab/>
        <w:t>Para rodar o KNN foi utilizad</w:t>
      </w:r>
      <w:r w:rsidR="00BA00AE">
        <w:t>a</w:t>
      </w:r>
      <w:r>
        <w:t xml:space="preserve"> a classe </w:t>
      </w:r>
      <w:r w:rsidRPr="007E05CD">
        <w:rPr>
          <w:i/>
        </w:rPr>
        <w:t>KNeighborsClassifier</w:t>
      </w:r>
      <w:r>
        <w:t xml:space="preserve"> da </w:t>
      </w:r>
      <w:r w:rsidR="00BA00AE">
        <w:t xml:space="preserve">biblioteca </w:t>
      </w:r>
      <w:r w:rsidRPr="007E05CD">
        <w:rPr>
          <w:i/>
        </w:rPr>
        <w:t>sklearn.neighbors</w:t>
      </w:r>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w:t>
      </w:r>
      <w:commentRangeStart w:id="132"/>
      <w:r w:rsidR="000E785A">
        <w:t>que nesse caso foi 3.</w:t>
      </w:r>
      <w:commentRangeEnd w:id="132"/>
      <w:r w:rsidR="00BA00AE">
        <w:rPr>
          <w:rStyle w:val="Refdecomentrio"/>
        </w:rPr>
        <w:commentReference w:id="132"/>
      </w:r>
    </w:p>
    <w:p w14:paraId="3B4E78CD" w14:textId="0D5E3138" w:rsidR="007E05CD" w:rsidRDefault="00F8355F" w:rsidP="004D13B5">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BA00AE">
        <w:t xml:space="preserve">método </w:t>
      </w:r>
      <w:r w:rsidR="00A12877">
        <w:rPr>
          <w:i/>
        </w:rPr>
        <w:t>fit</w:t>
      </w:r>
      <w:r w:rsidR="00A12877">
        <w:t xml:space="preserve">, já é possível </w:t>
      </w:r>
      <w:commentRangeStart w:id="133"/>
      <w:r w:rsidR="00E72884">
        <w:t>utilizar o melhor k analisado</w:t>
      </w:r>
      <w:commentRangeEnd w:id="133"/>
      <w:r w:rsidR="00E72884">
        <w:rPr>
          <w:rStyle w:val="Refdecomentrio"/>
        </w:rPr>
        <w:commentReference w:id="133"/>
      </w:r>
      <w:r w:rsidR="00E72884">
        <w:t>,</w:t>
      </w:r>
      <w:r w:rsidR="00A12877">
        <w:t xml:space="preserve">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w:t>
      </w:r>
      <w:r w:rsidR="00E72884">
        <w:t>s dados de teste</w:t>
      </w:r>
      <w:r w:rsidR="000D48E6">
        <w:t>.</w:t>
      </w:r>
    </w:p>
    <w:p w14:paraId="63A83446" w14:textId="7F52F899" w:rsidR="00972812" w:rsidRDefault="00A33BFC" w:rsidP="004D13B5">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r w:rsidR="005A7C3A" w:rsidRPr="005A7C3A">
        <w:rPr>
          <w:i/>
        </w:rPr>
        <w:t>X_test</w:t>
      </w:r>
      <w:r w:rsidR="005A7C3A">
        <w:t xml:space="preserve"> e as classes de teste retiradas d</w:t>
      </w:r>
      <w:r w:rsidR="00E72884">
        <w:t xml:space="preserve">e </w:t>
      </w:r>
      <w:r w:rsidR="005A7C3A">
        <w:t>(</w:t>
      </w:r>
      <w:r w:rsidR="005A7C3A" w:rsidRPr="005A7C3A">
        <w:rPr>
          <w:i/>
        </w:rPr>
        <w:t>y_test</w:t>
      </w:r>
      <w:r w:rsidR="005A7C3A">
        <w:t>)</w:t>
      </w:r>
      <w:r w:rsidR="00A31EAE">
        <w:t xml:space="preserve"> e retorna </w:t>
      </w:r>
      <w:r w:rsidR="00BA00AE">
        <w:t>a</w:t>
      </w:r>
      <w:r w:rsidR="00A31EAE">
        <w:t xml:space="preserve"> acurácia do </w:t>
      </w:r>
      <w:r w:rsidR="00E72884">
        <w:t>algoritmo KNN</w:t>
      </w:r>
      <w:r w:rsidR="00A31EAE">
        <w:t>.</w:t>
      </w:r>
      <w:r w:rsidR="00EF4A01">
        <w:t xml:space="preserve"> </w:t>
      </w:r>
      <w:r w:rsidR="00E72884">
        <w:t>Ele obteve</w:t>
      </w:r>
      <w:commentRangeStart w:id="134"/>
      <w:r w:rsidR="00EF4A01">
        <w:t xml:space="preserve"> uma </w:t>
      </w:r>
      <w:r w:rsidR="00E72884">
        <w:t xml:space="preserve">acurácia </w:t>
      </w:r>
      <w:r w:rsidR="00EF4A01">
        <w:t>de 0,15 nos testes realizados.</w:t>
      </w:r>
      <w:commentRangeEnd w:id="134"/>
      <w:r w:rsidR="00BA00AE">
        <w:rPr>
          <w:rStyle w:val="Refdecomentrio"/>
        </w:rPr>
        <w:commentReference w:id="134"/>
      </w:r>
    </w:p>
    <w:p w14:paraId="1C6251BA" w14:textId="2FAB94D0" w:rsidR="00972812" w:rsidRDefault="00972812" w:rsidP="004D13B5">
      <w:pPr>
        <w:pStyle w:val="Ttulo3"/>
      </w:pPr>
      <w:bookmarkStart w:id="135" w:name="_Toc55260969"/>
      <w:r>
        <w:t>Taxonomia dos gêneros</w:t>
      </w:r>
      <w:bookmarkEnd w:id="135"/>
    </w:p>
    <w:p w14:paraId="374E4EDB" w14:textId="560F13C7" w:rsidR="009863A4" w:rsidRDefault="00972812" w:rsidP="004D13B5">
      <w:r>
        <w:tab/>
        <w:t xml:space="preserve">Visando melhorar </w:t>
      </w:r>
      <w:r w:rsidR="00BA00AE">
        <w:t xml:space="preserve">a acurácia </w:t>
      </w:r>
      <w:r>
        <w:t xml:space="preserve">das recomendações, foi </w:t>
      </w:r>
      <w:r w:rsidR="00BA00AE">
        <w:t xml:space="preserve">realizada </w:t>
      </w:r>
      <w:r>
        <w:t xml:space="preserve">uma busca dos principais gêneros musicais e a relação com seus </w:t>
      </w:r>
      <w:r w:rsidR="00715C18">
        <w:t>subgêneros, para nas classes de predição, manter somente o</w:t>
      </w:r>
      <w:r w:rsidR="00BA00AE">
        <w:t xml:space="preserve"> gênero</w:t>
      </w:r>
      <w:r w:rsidR="00715C18">
        <w:t xml:space="preserve"> principal, reduzindo assim a</w:t>
      </w:r>
      <w:r w:rsidR="00FF723C">
        <w:t>s</w:t>
      </w:r>
      <w:r w:rsidR="00715C18">
        <w:t xml:space="preserve"> possibilidades</w:t>
      </w:r>
      <w:r w:rsidR="00FF723C">
        <w:t xml:space="preserve"> de resultados</w:t>
      </w:r>
      <w:r w:rsidR="00715C18">
        <w:t xml:space="preserve"> para </w:t>
      </w:r>
      <w:r w:rsidR="00BA00AE">
        <w:t>classes n</w:t>
      </w:r>
      <w:r w:rsidR="00715C18">
        <w:t xml:space="preserve">o algoritmo KNN. </w:t>
      </w:r>
      <w:r w:rsidR="009863A4">
        <w:t xml:space="preserve">O principal objetivo da busca, era encontrar uma lista que supria a lista de gêneros do Spotify, para conseguir fazer a relação com os gêneros </w:t>
      </w:r>
      <w:r w:rsidR="00500219">
        <w:t xml:space="preserve">já </w:t>
      </w:r>
      <w:r w:rsidR="009863A4">
        <w:t xml:space="preserve">existentes </w:t>
      </w:r>
      <w:commentRangeStart w:id="136"/>
      <w:r w:rsidR="009863A4">
        <w:t>no</w:t>
      </w:r>
      <w:r w:rsidR="00500219">
        <w:t xml:space="preserve"> modelo </w:t>
      </w:r>
      <w:commentRangeEnd w:id="136"/>
      <w:r w:rsidR="00E72884">
        <w:rPr>
          <w:rStyle w:val="Refdecomentrio"/>
        </w:rPr>
        <w:commentReference w:id="136"/>
      </w:r>
      <w:r w:rsidR="00500219">
        <w:t xml:space="preserve">e substituir pelos gêneros </w:t>
      </w:r>
      <w:r w:rsidR="0027395E">
        <w:t>base</w:t>
      </w:r>
      <w:r w:rsidR="00C53BED">
        <w:t>, pois o Spotify não dispõe dessa relação</w:t>
      </w:r>
      <w:r w:rsidR="00500219">
        <w:t>.</w:t>
      </w:r>
    </w:p>
    <w:p w14:paraId="38194D4B" w14:textId="6F164384" w:rsidR="00972812" w:rsidRPr="00BE0510" w:rsidRDefault="009A3330" w:rsidP="004D13B5">
      <w:r>
        <w:tab/>
        <w:t xml:space="preserve">A lista </w:t>
      </w:r>
      <w:r w:rsidR="00BA00AE">
        <w:t>d</w:t>
      </w:r>
      <w:r>
        <w:t xml:space="preserve">a relação </w:t>
      </w:r>
      <w:r w:rsidR="007F3C08">
        <w:t>dos gêneros</w:t>
      </w:r>
      <w:r>
        <w:t xml:space="preserve"> com </w:t>
      </w:r>
      <w:r w:rsidR="007F3C08">
        <w:t>seus subgêneros</w:t>
      </w:r>
      <w:r>
        <w:t xml:space="preserve"> foi </w:t>
      </w:r>
      <w:r w:rsidR="00662C90">
        <w:t>encontrada</w:t>
      </w:r>
      <w:r>
        <w:t xml:space="preserve"> em um </w:t>
      </w:r>
      <w:r w:rsidRPr="009A3330">
        <w:rPr>
          <w:i/>
        </w:rPr>
        <w:t>showcase</w:t>
      </w:r>
      <w:r>
        <w:t xml:space="preserve"> do Spotify chamado Music Popcorn</w:t>
      </w:r>
      <w:r w:rsidR="00803FCE">
        <w:t xml:space="preserve"> </w:t>
      </w:r>
      <w:commentRangeStart w:id="137"/>
      <w:r w:rsidR="00803FCE">
        <w:t>(</w:t>
      </w:r>
      <w:hyperlink r:id="rId60" w:history="1">
        <w:r w:rsidR="00803FCE" w:rsidRPr="00A97051">
          <w:rPr>
            <w:rStyle w:val="Hyperlink"/>
          </w:rPr>
          <w:t>https://developer.spotify.com/community/showcase/music-popcorn/</w:t>
        </w:r>
      </w:hyperlink>
      <w:r w:rsidR="00803FCE">
        <w:t>)</w:t>
      </w:r>
      <w:commentRangeEnd w:id="137"/>
      <w:r w:rsidR="00BA00AE">
        <w:rPr>
          <w:rStyle w:val="Refdecomentrio"/>
        </w:rPr>
        <w:commentReference w:id="137"/>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733F7618" w:rsidR="00D23405" w:rsidRDefault="00941DE8" w:rsidP="004D13B5">
      <w:pPr>
        <w:pStyle w:val="Ttulo2"/>
        <w:rPr>
          <w:i/>
        </w:rPr>
      </w:pPr>
      <w:bookmarkStart w:id="138" w:name="_Toc55260970"/>
      <w:commentRangeStart w:id="139"/>
      <w:r>
        <w:t xml:space="preserve">Modelagem </w:t>
      </w:r>
      <w:r w:rsidR="00CC1095">
        <w:t xml:space="preserve">do </w:t>
      </w:r>
      <w:r>
        <w:t>sistema</w:t>
      </w:r>
      <w:r w:rsidR="00726572">
        <w:t xml:space="preserve"> </w:t>
      </w:r>
      <w:r w:rsidR="00AE024C">
        <w:rPr>
          <w:i/>
        </w:rPr>
        <w:t>LORS</w:t>
      </w:r>
      <w:bookmarkEnd w:id="138"/>
      <w:commentRangeEnd w:id="139"/>
      <w:r w:rsidR="00C94B56">
        <w:rPr>
          <w:rStyle w:val="Refdecomentrio"/>
          <w:caps w:val="0"/>
          <w:snapToGrid/>
          <w:spacing w:val="0"/>
          <w:kern w:val="0"/>
        </w:rPr>
        <w:commentReference w:id="139"/>
      </w:r>
    </w:p>
    <w:p w14:paraId="3B5520AA" w14:textId="1B76A677" w:rsidR="0034393F" w:rsidRDefault="00CC7162" w:rsidP="004D13B5">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4D13B5">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D15B042" w:rsidR="00BC6F82" w:rsidRDefault="00BC6F82" w:rsidP="004D13B5">
      <w:pPr>
        <w:pStyle w:val="Legenda"/>
      </w:pPr>
      <w:bookmarkStart w:id="140" w:name="_Ref54973275"/>
      <w:bookmarkStart w:id="141" w:name="_Toc55260899"/>
      <w:r>
        <w:t xml:space="preserve">Figura </w:t>
      </w:r>
      <w:r w:rsidR="00331D61">
        <w:fldChar w:fldCharType="begin"/>
      </w:r>
      <w:r w:rsidR="00331D61">
        <w:instrText xml:space="preserve"> SEQ Figura \* ARABIC </w:instrText>
      </w:r>
      <w:r w:rsidR="00331D61">
        <w:fldChar w:fldCharType="separate"/>
      </w:r>
      <w:r w:rsidR="00772326">
        <w:rPr>
          <w:noProof/>
        </w:rPr>
        <w:t>24</w:t>
      </w:r>
      <w:r w:rsidR="00331D61">
        <w:rPr>
          <w:noProof/>
        </w:rPr>
        <w:fldChar w:fldCharType="end"/>
      </w:r>
      <w:bookmarkEnd w:id="140"/>
      <w:r>
        <w:t xml:space="preserve"> Visão macro do sistema LORS </w:t>
      </w:r>
      <w:r w:rsidRPr="00A73EA3">
        <w:t>(próprio, 2020)</w:t>
      </w:r>
      <w:bookmarkEnd w:id="141"/>
    </w:p>
    <w:p w14:paraId="50849F02" w14:textId="31DCEFA9" w:rsidR="00BC6F82" w:rsidRDefault="00E62979" w:rsidP="004D13B5">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w:t>
      </w:r>
      <w:r w:rsidR="00C94B56">
        <w:t>à</w:t>
      </w:r>
      <w:r w:rsidR="00A9537E">
        <w:t>s próximas músicas reproduzidas ou salvas pelo usuário.</w:t>
      </w:r>
    </w:p>
    <w:p w14:paraId="47B0BDAB" w14:textId="65DFCCEC" w:rsidR="00A619B9" w:rsidRDefault="00A619B9" w:rsidP="004D13B5">
      <w:pPr>
        <w:pStyle w:val="Ttulo3"/>
      </w:pPr>
      <w:bookmarkStart w:id="142" w:name="_Toc55260971"/>
      <w:commentRangeStart w:id="143"/>
      <w:r>
        <w:t>POC (</w:t>
      </w:r>
      <w:r w:rsidRPr="0057045C">
        <w:t>Proof of Concept</w:t>
      </w:r>
      <w:r>
        <w:t>)</w:t>
      </w:r>
      <w:bookmarkEnd w:id="142"/>
    </w:p>
    <w:p w14:paraId="6F5E523F" w14:textId="16D3E344" w:rsidR="00BC4F3D" w:rsidRDefault="00CC7162" w:rsidP="004D13B5">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4D13B5">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commentRangeEnd w:id="143"/>
      <w:r w:rsidR="00C94B56">
        <w:rPr>
          <w:rStyle w:val="Refdecomentrio"/>
        </w:rPr>
        <w:commentReference w:id="143"/>
      </w:r>
    </w:p>
    <w:p w14:paraId="3F620038" w14:textId="268AB0A6" w:rsidR="001E49AE" w:rsidRPr="00054F5A" w:rsidRDefault="001E49AE" w:rsidP="004D13B5">
      <w:pPr>
        <w:pStyle w:val="Ttulo3"/>
      </w:pPr>
      <w:bookmarkStart w:id="144" w:name="_Ref54920174"/>
      <w:bookmarkStart w:id="145" w:name="_Toc55260972"/>
      <w:r>
        <w:t>Servidor</w:t>
      </w:r>
      <w:bookmarkEnd w:id="144"/>
      <w:bookmarkEnd w:id="145"/>
    </w:p>
    <w:p w14:paraId="4F516A50" w14:textId="5ADE036E" w:rsidR="00CC7162" w:rsidRDefault="00CD4175" w:rsidP="004D13B5">
      <w:r>
        <w:tab/>
        <w:t xml:space="preserve">Com a </w:t>
      </w:r>
      <w:r w:rsidR="004845A6">
        <w:t>lógica</w:t>
      </w:r>
      <w:r>
        <w:t xml:space="preserve"> desenvolvida na POC, foi realizad</w:t>
      </w:r>
      <w:r w:rsidR="00C94B56">
        <w:t>a</w:t>
      </w:r>
      <w:r>
        <w:t xml:space="preserve"> uma exportação do código para scripts </w:t>
      </w:r>
      <w:r w:rsidRPr="00A671E6">
        <w:rPr>
          <w:i/>
        </w:rPr>
        <w:t>python</w:t>
      </w:r>
      <w:r>
        <w:t>.</w:t>
      </w:r>
      <w:r w:rsidR="00BC4F3D">
        <w:t xml:space="preserve"> Então foi desenvolvido um servidor utilizando a </w:t>
      </w:r>
      <w:r w:rsidR="00C94B56">
        <w:t xml:space="preserve">biblioteca </w:t>
      </w:r>
      <w:r w:rsidR="00BC4F3D" w:rsidRPr="00BC4F3D">
        <w:rPr>
          <w:i/>
        </w:rPr>
        <w:t>Flask</w:t>
      </w:r>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4D13B5">
      <w:pPr>
        <w:pStyle w:val="Ttulo3"/>
      </w:pPr>
      <w:bookmarkStart w:id="146" w:name="_Toc55260973"/>
      <w:r>
        <w:t>Hospedagem</w:t>
      </w:r>
      <w:bookmarkEnd w:id="146"/>
    </w:p>
    <w:p w14:paraId="3E88E256" w14:textId="12367485" w:rsidR="00A619B9" w:rsidRDefault="00A619B9" w:rsidP="004D13B5">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70170AFA" w:rsidR="00920CB8" w:rsidRDefault="00920CB8" w:rsidP="004D13B5">
      <w:pPr>
        <w:pStyle w:val="Ttulo3"/>
      </w:pPr>
      <w:bookmarkStart w:id="147" w:name="_Toc55260974"/>
      <w:r>
        <w:t>Recomendação</w:t>
      </w:r>
      <w:bookmarkEnd w:id="147"/>
    </w:p>
    <w:p w14:paraId="0E3E5EEF" w14:textId="4E20D8D3" w:rsidR="00920CB8" w:rsidRDefault="00920CB8" w:rsidP="004D13B5">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w:t>
      </w:r>
      <w:r w:rsidR="00C94B56">
        <w:t xml:space="preserve">biblioteca </w:t>
      </w:r>
      <w:r w:rsidR="004F6BC7" w:rsidRPr="004F6BC7">
        <w:rPr>
          <w:i/>
        </w:rPr>
        <w:t>preprocessing</w:t>
      </w:r>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rsidRPr="00177837">
        <w:rPr>
          <w:i/>
        </w:rPr>
        <w:t>hate</w:t>
      </w:r>
      <w:r w:rsidR="00782051">
        <w:t>=0) e que foram colocadas para repetir (</w:t>
      </w:r>
      <w:r w:rsidR="00782051" w:rsidRPr="00177837">
        <w:rPr>
          <w:i/>
        </w:rPr>
        <w:t>restart</w:t>
      </w:r>
      <w:r w:rsidR="00782051">
        <w:t>=1).</w:t>
      </w:r>
      <w:r w:rsidR="00262C45">
        <w:t xml:space="preserve"> </w:t>
      </w:r>
      <w:commentRangeStart w:id="148"/>
      <w:r w:rsidR="00262C45">
        <w:t xml:space="preserve">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commentRangeEnd w:id="148"/>
      <w:r w:rsidR="00E72884">
        <w:rPr>
          <w:rStyle w:val="Refdecomentrio"/>
        </w:rPr>
        <w:commentReference w:id="148"/>
      </w:r>
    </w:p>
    <w:p w14:paraId="19FDEFA8" w14:textId="392EF241" w:rsidR="00496F40" w:rsidRDefault="00496F40" w:rsidP="004D13B5">
      <w:pPr>
        <w:pStyle w:val="Legenda"/>
      </w:pPr>
      <w:bookmarkStart w:id="149" w:name="_Ref54920412"/>
      <w:bookmarkStart w:id="150" w:name="_Toc55260911"/>
      <w:r>
        <w:t xml:space="preserve">Quadro </w:t>
      </w:r>
      <w:r w:rsidR="00331D61">
        <w:fldChar w:fldCharType="begin"/>
      </w:r>
      <w:r w:rsidR="00331D61">
        <w:instrText xml:space="preserve"> SEQ Quadro \* ARABIC </w:instrText>
      </w:r>
      <w:r w:rsidR="00331D61">
        <w:fldChar w:fldCharType="separate"/>
      </w:r>
      <w:r>
        <w:rPr>
          <w:noProof/>
        </w:rPr>
        <w:t>4</w:t>
      </w:r>
      <w:r w:rsidR="00331D61">
        <w:rPr>
          <w:noProof/>
        </w:rPr>
        <w:fldChar w:fldCharType="end"/>
      </w:r>
      <w:bookmarkEnd w:id="149"/>
      <w:r>
        <w:t xml:space="preserve"> Campos e seus respectivos valores utilizados</w:t>
      </w:r>
      <w:r>
        <w:rPr>
          <w:noProof/>
        </w:rPr>
        <w:t xml:space="preserve"> na recomendação</w:t>
      </w:r>
      <w:r w:rsidR="00772326">
        <w:rPr>
          <w:noProof/>
        </w:rPr>
        <w:t xml:space="preserve"> </w:t>
      </w:r>
      <w:r w:rsidR="00772326" w:rsidRPr="00A73EA3">
        <w:t>(próprio, 2020)</w:t>
      </w:r>
      <w:bookmarkEnd w:id="150"/>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4D13B5">
            <w:r>
              <w:t>Campo</w:t>
            </w:r>
          </w:p>
        </w:tc>
        <w:tc>
          <w:tcPr>
            <w:tcW w:w="2500" w:type="pct"/>
          </w:tcPr>
          <w:p w14:paraId="1B2189EE" w14:textId="4DF4ADDC" w:rsidR="00713C32" w:rsidRDefault="00713C32" w:rsidP="004D13B5">
            <w:r>
              <w:t>Valor padrão</w:t>
            </w:r>
          </w:p>
        </w:tc>
      </w:tr>
      <w:tr w:rsidR="00713C32" w14:paraId="5CE41670" w14:textId="77777777" w:rsidTr="00EF5382">
        <w:tc>
          <w:tcPr>
            <w:tcW w:w="2500" w:type="pct"/>
          </w:tcPr>
          <w:p w14:paraId="64D3F829" w14:textId="78375FE9" w:rsidR="00713C32" w:rsidRPr="006133E1" w:rsidRDefault="00713C32" w:rsidP="004D13B5">
            <w:r w:rsidRPr="006133E1">
              <w:t>like</w:t>
            </w:r>
          </w:p>
        </w:tc>
        <w:tc>
          <w:tcPr>
            <w:tcW w:w="2500" w:type="pct"/>
          </w:tcPr>
          <w:p w14:paraId="32E43A67" w14:textId="44F9186D" w:rsidR="00713C32" w:rsidRDefault="00713C32" w:rsidP="004D13B5">
            <w:r>
              <w:t>1</w:t>
            </w:r>
          </w:p>
        </w:tc>
      </w:tr>
      <w:tr w:rsidR="00713C32" w14:paraId="741F9A54" w14:textId="77777777" w:rsidTr="00EF5382">
        <w:tc>
          <w:tcPr>
            <w:tcW w:w="2500" w:type="pct"/>
          </w:tcPr>
          <w:p w14:paraId="353DADDD" w14:textId="3AF711B9" w:rsidR="00713C32" w:rsidRPr="006133E1" w:rsidRDefault="00713C32" w:rsidP="004D13B5">
            <w:r w:rsidRPr="006133E1">
              <w:t>hate</w:t>
            </w:r>
          </w:p>
        </w:tc>
        <w:tc>
          <w:tcPr>
            <w:tcW w:w="2500" w:type="pct"/>
          </w:tcPr>
          <w:p w14:paraId="1A43D5B3" w14:textId="232AEEEE" w:rsidR="00713C32" w:rsidRDefault="00713C32" w:rsidP="004D13B5">
            <w:r>
              <w:t>0</w:t>
            </w:r>
          </w:p>
        </w:tc>
      </w:tr>
      <w:tr w:rsidR="00713C32" w14:paraId="3E37878E" w14:textId="77777777" w:rsidTr="00EF5382">
        <w:tc>
          <w:tcPr>
            <w:tcW w:w="2500" w:type="pct"/>
          </w:tcPr>
          <w:p w14:paraId="7B706D97" w14:textId="5E757D11" w:rsidR="00713C32" w:rsidRPr="006133E1" w:rsidRDefault="00713C32" w:rsidP="004D13B5">
            <w:r w:rsidRPr="006133E1">
              <w:t>restart</w:t>
            </w:r>
          </w:p>
        </w:tc>
        <w:tc>
          <w:tcPr>
            <w:tcW w:w="2500" w:type="pct"/>
          </w:tcPr>
          <w:p w14:paraId="23293B69" w14:textId="411CF86D" w:rsidR="00713C32" w:rsidRDefault="00713C32" w:rsidP="004D13B5">
            <w:r>
              <w:t>1</w:t>
            </w:r>
          </w:p>
        </w:tc>
      </w:tr>
      <w:tr w:rsidR="00713C32" w14:paraId="27B26924" w14:textId="77777777" w:rsidTr="00EF5382">
        <w:tc>
          <w:tcPr>
            <w:tcW w:w="2500" w:type="pct"/>
          </w:tcPr>
          <w:p w14:paraId="7358236E" w14:textId="2532AF8D" w:rsidR="00713C32" w:rsidRPr="006133E1" w:rsidRDefault="00713C32" w:rsidP="004D13B5">
            <w:r w:rsidRPr="006133E1">
              <w:t>feeling</w:t>
            </w:r>
          </w:p>
        </w:tc>
        <w:tc>
          <w:tcPr>
            <w:tcW w:w="2500" w:type="pct"/>
          </w:tcPr>
          <w:p w14:paraId="175432CB" w14:textId="0F7350E2" w:rsidR="00713C32" w:rsidRDefault="00713C32" w:rsidP="004D13B5">
            <w:r>
              <w:t>0</w:t>
            </w:r>
          </w:p>
        </w:tc>
      </w:tr>
      <w:tr w:rsidR="00713C32" w14:paraId="12D50365" w14:textId="77777777" w:rsidTr="00EF5382">
        <w:tc>
          <w:tcPr>
            <w:tcW w:w="2500" w:type="pct"/>
          </w:tcPr>
          <w:p w14:paraId="02784E31" w14:textId="6A3316A8" w:rsidR="00713C32" w:rsidRPr="006133E1" w:rsidRDefault="00713C32" w:rsidP="004D13B5">
            <w:r w:rsidRPr="006133E1">
              <w:t>activity</w:t>
            </w:r>
          </w:p>
        </w:tc>
        <w:tc>
          <w:tcPr>
            <w:tcW w:w="2500" w:type="pct"/>
          </w:tcPr>
          <w:p w14:paraId="5C5C658C" w14:textId="55F29510" w:rsidR="00713C32" w:rsidRDefault="00713C32" w:rsidP="004D13B5">
            <w:r>
              <w:t>0</w:t>
            </w:r>
          </w:p>
        </w:tc>
      </w:tr>
      <w:tr w:rsidR="00713C32" w14:paraId="014C4CBB" w14:textId="77777777" w:rsidTr="00EF5382">
        <w:tc>
          <w:tcPr>
            <w:tcW w:w="2500" w:type="pct"/>
          </w:tcPr>
          <w:p w14:paraId="38464744" w14:textId="5FC95FAA" w:rsidR="00713C32" w:rsidRPr="006133E1" w:rsidRDefault="00713C32" w:rsidP="004D13B5">
            <w:r w:rsidRPr="006133E1">
              <w:t>location</w:t>
            </w:r>
          </w:p>
        </w:tc>
        <w:tc>
          <w:tcPr>
            <w:tcW w:w="2500" w:type="pct"/>
          </w:tcPr>
          <w:p w14:paraId="7B28CE32" w14:textId="564D7209" w:rsidR="00713C32" w:rsidRDefault="00713C32" w:rsidP="004D13B5">
            <w:r>
              <w:t>0</w:t>
            </w:r>
          </w:p>
        </w:tc>
      </w:tr>
    </w:tbl>
    <w:p w14:paraId="2C9A0D9C" w14:textId="77777777" w:rsidR="00795FD7" w:rsidRDefault="00795FD7" w:rsidP="004D13B5"/>
    <w:p w14:paraId="585BAE25" w14:textId="47604411" w:rsidR="00920CB8" w:rsidRDefault="00920CB8" w:rsidP="004D13B5">
      <w:r>
        <w:tab/>
      </w:r>
      <w:commentRangeStart w:id="151"/>
      <w:r w:rsidR="007D3FC6" w:rsidRPr="007D3FC6">
        <w:t xml:space="preserve">Com o modelo pronto (Seção 4.1.1), </w:t>
      </w:r>
      <w:r w:rsidR="007D3FC6">
        <w:t xml:space="preserve">e os </w:t>
      </w:r>
      <w:commentRangeEnd w:id="151"/>
      <w:r w:rsidR="00E72884">
        <w:rPr>
          <w:rStyle w:val="Refdecomentrio"/>
        </w:rPr>
        <w:commentReference w:id="151"/>
      </w:r>
      <w:r w:rsidR="00495801">
        <w:t>parâmetros</w:t>
      </w:r>
      <w:r w:rsidR="007D3FC6">
        <w:t xml:space="preserve"> tratados é realizad</w:t>
      </w:r>
      <w:r w:rsidR="00C94B56">
        <w:t>a</w:t>
      </w:r>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4D13B5">
      <w:pPr>
        <w:pStyle w:val="Ttulo3"/>
      </w:pPr>
      <w:bookmarkStart w:id="152" w:name="_Toc55260975"/>
      <w:r>
        <w:t>Resultado da recomendação</w:t>
      </w:r>
      <w:r w:rsidR="00E162DC">
        <w:t xml:space="preserve"> (integração app)</w:t>
      </w:r>
      <w:bookmarkEnd w:id="152"/>
    </w:p>
    <w:p w14:paraId="2830BCFC" w14:textId="3C4971BE" w:rsidR="00772326" w:rsidRDefault="00E1072D" w:rsidP="004D13B5">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retorno do gênero, é </w:t>
      </w:r>
      <w:r w:rsidR="00C94B56">
        <w:t xml:space="preserve">feita </w:t>
      </w:r>
      <w:r w:rsidR="00CB498C">
        <w:t xml:space="preserve">uma nova requisição de busca ao </w:t>
      </w:r>
      <w:commentRangeStart w:id="153"/>
      <w:r w:rsidR="00CB498C">
        <w:t xml:space="preserve">Spotify das principais 20 </w:t>
      </w:r>
      <w:r w:rsidR="00CB498C" w:rsidRPr="004945EC">
        <w:rPr>
          <w:i/>
        </w:rPr>
        <w:t>playlists</w:t>
      </w:r>
      <w:r w:rsidR="00CB498C">
        <w:t xml:space="preserve"> </w:t>
      </w:r>
      <w:commentRangeEnd w:id="153"/>
      <w:r w:rsidR="00C94B56">
        <w:rPr>
          <w:rStyle w:val="Refdecomentrio"/>
        </w:rPr>
        <w:commentReference w:id="153"/>
      </w:r>
      <w:r w:rsidR="00CB498C">
        <w:t xml:space="preserve">que contenham </w:t>
      </w:r>
      <w:r w:rsidR="00783EE4">
        <w:t>ele</w:t>
      </w:r>
      <w:r w:rsidR="00CB498C">
        <w:t xml:space="preserve"> no nome.</w:t>
      </w:r>
    </w:p>
    <w:p w14:paraId="5757E4C3" w14:textId="77777777" w:rsidR="00772326" w:rsidRDefault="00772326" w:rsidP="004D13B5">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4D13B5">
      <w:pPr>
        <w:pStyle w:val="Legenda"/>
      </w:pPr>
      <w:bookmarkStart w:id="154" w:name="_Ref54973248"/>
      <w:bookmarkStart w:id="155" w:name="_Toc55260900"/>
      <w:r>
        <w:t xml:space="preserve">Figura </w:t>
      </w:r>
      <w:r w:rsidR="00331D61">
        <w:fldChar w:fldCharType="begin"/>
      </w:r>
      <w:r w:rsidR="00331D61">
        <w:instrText xml:space="preserve"> SEQ Figura \* ARABIC </w:instrText>
      </w:r>
      <w:r w:rsidR="00331D61">
        <w:fldChar w:fldCharType="separate"/>
      </w:r>
      <w:r>
        <w:rPr>
          <w:noProof/>
        </w:rPr>
        <w:t>25</w:t>
      </w:r>
      <w:r w:rsidR="00331D61">
        <w:rPr>
          <w:noProof/>
        </w:rPr>
        <w:fldChar w:fldCharType="end"/>
      </w:r>
      <w:bookmarkEnd w:id="154"/>
      <w:r>
        <w:t xml:space="preserve"> Tela de recomendações </w:t>
      </w:r>
      <w:r w:rsidRPr="00A73EA3">
        <w:t>(próprio, 2020)</w:t>
      </w:r>
      <w:bookmarkEnd w:id="155"/>
    </w:p>
    <w:p w14:paraId="2ECDE85C" w14:textId="3984F947" w:rsidR="007E224E" w:rsidRDefault="005B2851" w:rsidP="004D13B5">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36118549" w:rsidR="002F06E8" w:rsidRDefault="002F06E8" w:rsidP="004D13B5">
      <w:pPr>
        <w:pStyle w:val="Ttulo3"/>
      </w:pPr>
      <w:bookmarkStart w:id="156" w:name="_Toc55260976"/>
      <w:commentRangeStart w:id="157"/>
      <w:r>
        <w:t>Resultados do experimento</w:t>
      </w:r>
      <w:bookmarkEnd w:id="156"/>
      <w:commentRangeEnd w:id="157"/>
      <w:r w:rsidR="00372363">
        <w:rPr>
          <w:rStyle w:val="Refdecomentrio"/>
          <w:b w:val="0"/>
          <w:snapToGrid/>
        </w:rPr>
        <w:commentReference w:id="157"/>
      </w:r>
    </w:p>
    <w:p w14:paraId="4BBBDC57" w14:textId="094D3299" w:rsidR="00F60D41" w:rsidRDefault="002F06E8" w:rsidP="004D13B5">
      <w:r>
        <w:tab/>
      </w:r>
      <w:r w:rsidR="00372363">
        <w:t xml:space="preserve">Nessa seção são discutidas a acurácia e matriz de confusão da aplicação do KNN sobre o conjunto de testes. O algoritmo </w:t>
      </w:r>
      <w:r w:rsidR="00AA53AE">
        <w:t xml:space="preserve">inicialmente obteve uma acurácia de 0,15, o que é muito 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AA53AE">
        <w:t>a taxonomia dos gêneros,</w:t>
      </w:r>
      <w:r w:rsidR="00372363">
        <w:t xml:space="preserve"> </w:t>
      </w:r>
      <w:r w:rsidR="00AA53AE">
        <w:t>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A46E2F">
            <w:pPr>
              <w:rPr>
                <w:lang w:eastAsia="pt-BR"/>
              </w:rPr>
            </w:pPr>
            <w:commentRangeStart w:id="158"/>
            <w:r>
              <w:rPr>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A46E2F">
            <w:pPr>
              <w:rPr>
                <w:lang w:eastAsia="pt-BR"/>
              </w:rPr>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A46E2F">
            <w:pPr>
              <w:rPr>
                <w:lang w:eastAsia="pt-BR"/>
              </w:rPr>
            </w:pPr>
            <w:r w:rsidRPr="002A3520">
              <w:rPr>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A46E2F">
            <w:pPr>
              <w:rPr>
                <w:lang w:eastAsia="pt-BR"/>
              </w:rPr>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A46E2F">
            <w:pPr>
              <w:rPr>
                <w:lang w:eastAsia="pt-BR"/>
              </w:rPr>
            </w:pPr>
            <w:r w:rsidRPr="002A3520">
              <w:rPr>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A46E2F">
            <w:pPr>
              <w:rPr>
                <w:lang w:eastAsia="pt-BR"/>
              </w:rPr>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A46E2F">
            <w:pPr>
              <w:rPr>
                <w:lang w:eastAsia="pt-BR"/>
              </w:rPr>
            </w:pPr>
            <w:r w:rsidRPr="002A3520">
              <w:rPr>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A46E2F">
            <w:pPr>
              <w:rPr>
                <w:lang w:eastAsia="pt-BR"/>
              </w:rPr>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A46E2F">
            <w:pPr>
              <w:rPr>
                <w:lang w:eastAsia="pt-BR"/>
              </w:rPr>
            </w:pPr>
            <w:r w:rsidRPr="002A3520">
              <w:rPr>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A46E2F">
            <w:pPr>
              <w:rPr>
                <w:lang w:eastAsia="pt-BR"/>
              </w:rPr>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A46E2F">
            <w:pPr>
              <w:rPr>
                <w:lang w:eastAsia="pt-BR"/>
              </w:rPr>
            </w:pPr>
            <w:r w:rsidRPr="002A3520">
              <w:rPr>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A46E2F">
            <w:pPr>
              <w:rPr>
                <w:lang w:eastAsia="pt-BR"/>
              </w:rPr>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A46E2F">
            <w:pPr>
              <w:rPr>
                <w:lang w:eastAsia="pt-BR"/>
              </w:rPr>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A46E2F">
            <w:pPr>
              <w:rPr>
                <w:lang w:eastAsia="pt-BR"/>
              </w:rPr>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A46E2F">
            <w:pPr>
              <w:rPr>
                <w:lang w:eastAsia="pt-BR"/>
              </w:rPr>
            </w:pPr>
            <w:r w:rsidRPr="002A3520">
              <w:rPr>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A46E2F">
            <w:pPr>
              <w:rPr>
                <w:lang w:eastAsia="pt-BR"/>
              </w:rPr>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A46E2F">
            <w:pPr>
              <w:rPr>
                <w:lang w:eastAsia="pt-BR"/>
              </w:rPr>
            </w:pPr>
            <w:r w:rsidRPr="002A3520">
              <w:rPr>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A46E2F">
            <w:pPr>
              <w:rPr>
                <w:lang w:eastAsia="pt-BR"/>
              </w:rPr>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A46E2F">
            <w:pPr>
              <w:rPr>
                <w:lang w:eastAsia="pt-BR"/>
              </w:rPr>
            </w:pPr>
            <w:r w:rsidRPr="002A3520">
              <w:rPr>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A46E2F">
            <w:pPr>
              <w:rPr>
                <w:lang w:eastAsia="pt-BR"/>
              </w:rPr>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A46E2F">
            <w:pPr>
              <w:rPr>
                <w:lang w:eastAsia="pt-BR"/>
              </w:rPr>
            </w:pPr>
            <w:r w:rsidRPr="002A3520">
              <w:rPr>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A46E2F">
            <w:pPr>
              <w:rPr>
                <w:lang w:eastAsia="pt-BR"/>
              </w:rPr>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A46E2F">
            <w:pPr>
              <w:rPr>
                <w:lang w:eastAsia="pt-BR"/>
              </w:rPr>
            </w:pPr>
            <w:r w:rsidRPr="002A3520">
              <w:rPr>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A46E2F">
            <w:pPr>
              <w:rPr>
                <w:lang w:eastAsia="pt-BR"/>
              </w:rPr>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A46E2F">
            <w:pPr>
              <w:rPr>
                <w:lang w:eastAsia="pt-BR"/>
              </w:rPr>
            </w:pPr>
            <w:r w:rsidRPr="002A3520">
              <w:rPr>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A46E2F">
            <w:pPr>
              <w:rPr>
                <w:lang w:eastAsia="pt-BR"/>
              </w:rPr>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A46E2F">
            <w:pPr>
              <w:rPr>
                <w:lang w:eastAsia="pt-BR"/>
              </w:rPr>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A46E2F">
            <w:pPr>
              <w:rPr>
                <w:lang w:eastAsia="pt-BR"/>
              </w:rPr>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A46E2F">
            <w:pPr>
              <w:rPr>
                <w:lang w:eastAsia="pt-BR"/>
              </w:rPr>
            </w:pPr>
            <w:r w:rsidRPr="002A3520">
              <w:rPr>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A46E2F">
            <w:pPr>
              <w:rPr>
                <w:lang w:eastAsia="pt-BR"/>
              </w:rPr>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A46E2F">
            <w:pPr>
              <w:rPr>
                <w:lang w:eastAsia="pt-BR"/>
              </w:rPr>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A46E2F">
            <w:pPr>
              <w:rPr>
                <w:lang w:eastAsia="pt-BR"/>
              </w:rPr>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A46E2F">
            <w:pPr>
              <w:rPr>
                <w:lang w:eastAsia="pt-BR"/>
              </w:rPr>
            </w:pPr>
            <w:r w:rsidRPr="002A3520">
              <w:rPr>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A46E2F">
            <w:pPr>
              <w:rPr>
                <w:lang w:eastAsia="pt-BR"/>
              </w:rPr>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A46E2F">
            <w:pPr>
              <w:rPr>
                <w:lang w:eastAsia="pt-BR"/>
              </w:rPr>
            </w:pPr>
            <w:r w:rsidRPr="002A3520">
              <w:rPr>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A46E2F">
            <w:pPr>
              <w:rPr>
                <w:lang w:eastAsia="pt-BR"/>
              </w:rPr>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A46E2F">
            <w:pPr>
              <w:rPr>
                <w:lang w:eastAsia="pt-BR"/>
              </w:rPr>
            </w:pPr>
            <w:r w:rsidRPr="002A3520">
              <w:rPr>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A46E2F">
            <w:pPr>
              <w:rPr>
                <w:lang w:eastAsia="pt-BR"/>
              </w:rPr>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A46E2F">
            <w:pPr>
              <w:rPr>
                <w:lang w:eastAsia="pt-BR"/>
              </w:rPr>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A46E2F">
            <w:pPr>
              <w:rPr>
                <w:lang w:eastAsia="pt-BR"/>
              </w:rPr>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A46E2F">
            <w:pPr>
              <w:rPr>
                <w:lang w:eastAsia="pt-BR"/>
              </w:rPr>
            </w:pPr>
            <w:r w:rsidRPr="002A3520">
              <w:rPr>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A46E2F">
            <w:pPr>
              <w:rPr>
                <w:lang w:eastAsia="pt-BR"/>
              </w:rPr>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A46E2F">
            <w:pPr>
              <w:rPr>
                <w:lang w:eastAsia="pt-BR"/>
              </w:rPr>
            </w:pPr>
            <w:r w:rsidRPr="002A3520">
              <w:rPr>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A46E2F">
            <w:pPr>
              <w:rPr>
                <w:lang w:eastAsia="pt-BR"/>
              </w:rPr>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A46E2F">
            <w:pPr>
              <w:rPr>
                <w:lang w:eastAsia="pt-BR"/>
              </w:rPr>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A46E2F">
            <w:pPr>
              <w:rPr>
                <w:lang w:eastAsia="pt-BR"/>
              </w:rPr>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A46E2F">
            <w:pPr>
              <w:rPr>
                <w:lang w:eastAsia="pt-BR"/>
              </w:rPr>
            </w:pPr>
            <w:r w:rsidRPr="002A3520">
              <w:rPr>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A46E2F">
            <w:pPr>
              <w:rPr>
                <w:lang w:eastAsia="pt-BR"/>
              </w:rPr>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A46E2F">
            <w:pPr>
              <w:rPr>
                <w:lang w:eastAsia="pt-BR"/>
              </w:rPr>
            </w:pPr>
            <w:r w:rsidRPr="002A3520">
              <w:rPr>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A46E2F">
            <w:pPr>
              <w:rPr>
                <w:lang w:eastAsia="pt-BR"/>
              </w:rPr>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A46E2F">
            <w:pPr>
              <w:rPr>
                <w:lang w:eastAsia="pt-BR"/>
              </w:rPr>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A46E2F">
            <w:pPr>
              <w:rPr>
                <w:lang w:eastAsia="pt-BR"/>
              </w:rPr>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A46E2F">
            <w:pPr>
              <w:rPr>
                <w:lang w:eastAsia="pt-BR"/>
              </w:rPr>
            </w:pPr>
            <w:r w:rsidRPr="002A3520">
              <w:rPr>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A46E2F">
            <w:pPr>
              <w:rPr>
                <w:lang w:eastAsia="pt-BR"/>
              </w:rPr>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A46E2F">
            <w:pPr>
              <w:rPr>
                <w:lang w:eastAsia="pt-BR"/>
              </w:rPr>
            </w:pPr>
            <w:r w:rsidRPr="002A3520">
              <w:rPr>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A46E2F">
            <w:pPr>
              <w:rPr>
                <w:lang w:eastAsia="pt-BR"/>
              </w:rPr>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A46E2F">
            <w:pPr>
              <w:rPr>
                <w:lang w:eastAsia="pt-BR"/>
              </w:rPr>
            </w:pPr>
            <w:r w:rsidRPr="002A3520">
              <w:rPr>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A46E2F">
            <w:pPr>
              <w:rPr>
                <w:lang w:eastAsia="pt-BR"/>
              </w:rPr>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A46E2F">
            <w:pPr>
              <w:rPr>
                <w:lang w:eastAsia="pt-BR"/>
              </w:rPr>
            </w:pPr>
            <w:r w:rsidRPr="002A3520">
              <w:rPr>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A46E2F">
            <w:pPr>
              <w:rPr>
                <w:lang w:eastAsia="pt-BR"/>
              </w:rPr>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A46E2F">
            <w:pPr>
              <w:rPr>
                <w:lang w:eastAsia="pt-BR"/>
              </w:rPr>
            </w:pPr>
            <w:r w:rsidRPr="002A3520">
              <w:rPr>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A46E2F">
            <w:pPr>
              <w:rPr>
                <w:lang w:eastAsia="pt-BR"/>
              </w:rPr>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A46E2F">
            <w:pPr>
              <w:rPr>
                <w:lang w:eastAsia="pt-BR"/>
              </w:rPr>
            </w:pPr>
            <w:r w:rsidRPr="002A3520">
              <w:rPr>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A46E2F">
            <w:pPr>
              <w:rPr>
                <w:lang w:eastAsia="pt-BR"/>
              </w:rPr>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A46E2F">
            <w:pPr>
              <w:rPr>
                <w:lang w:eastAsia="pt-BR"/>
              </w:rPr>
            </w:pPr>
            <w:r w:rsidRPr="002A3520">
              <w:rPr>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A46E2F">
            <w:pPr>
              <w:rPr>
                <w:lang w:eastAsia="pt-BR"/>
              </w:rPr>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A46E2F">
            <w:pPr>
              <w:rPr>
                <w:lang w:eastAsia="pt-BR"/>
              </w:rPr>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A46E2F">
            <w:pPr>
              <w:rPr>
                <w:lang w:eastAsia="pt-BR"/>
              </w:rPr>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A46E2F">
            <w:pPr>
              <w:rPr>
                <w:lang w:eastAsia="pt-BR"/>
              </w:rPr>
            </w:pPr>
            <w:r w:rsidRPr="002A3520">
              <w:rPr>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A46E2F">
            <w:pPr>
              <w:rPr>
                <w:lang w:eastAsia="pt-BR"/>
              </w:rPr>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A46E2F">
            <w:pPr>
              <w:rPr>
                <w:lang w:eastAsia="pt-BR"/>
              </w:rPr>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A46E2F">
            <w:pPr>
              <w:rPr>
                <w:lang w:eastAsia="pt-BR"/>
              </w:rPr>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A46E2F">
            <w:pPr>
              <w:rPr>
                <w:lang w:eastAsia="pt-BR"/>
              </w:rPr>
            </w:pPr>
            <w:r w:rsidRPr="002A3520">
              <w:rPr>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A46E2F">
            <w:pPr>
              <w:rPr>
                <w:lang w:eastAsia="pt-BR"/>
              </w:rPr>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A46E2F">
            <w:pPr>
              <w:rPr>
                <w:lang w:eastAsia="pt-BR"/>
              </w:rPr>
            </w:pPr>
            <w:r w:rsidRPr="002A3520">
              <w:rPr>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A46E2F">
            <w:pPr>
              <w:rPr>
                <w:lang w:eastAsia="pt-BR"/>
              </w:rPr>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A46E2F">
            <w:pPr>
              <w:rPr>
                <w:lang w:eastAsia="pt-BR"/>
              </w:rPr>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A46E2F">
            <w:pPr>
              <w:rPr>
                <w:lang w:eastAsia="pt-BR"/>
              </w:rPr>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A46E2F">
            <w:pPr>
              <w:rPr>
                <w:lang w:eastAsia="pt-BR"/>
              </w:rPr>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A46E2F">
            <w:pPr>
              <w:rPr>
                <w:lang w:eastAsia="pt-BR"/>
              </w:rPr>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A46E2F">
            <w:pPr>
              <w:rPr>
                <w:lang w:eastAsia="pt-BR"/>
              </w:rPr>
            </w:pPr>
            <w:r w:rsidRPr="002A3520">
              <w:rPr>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A46E2F">
            <w:pPr>
              <w:rPr>
                <w:lang w:eastAsia="pt-BR"/>
              </w:rPr>
            </w:pPr>
            <w:r w:rsidRPr="002A3520">
              <w:rPr>
                <w:lang w:eastAsia="pt-BR"/>
              </w:rPr>
              <w:t>39</w:t>
            </w:r>
            <w:commentRangeEnd w:id="158"/>
            <w:r w:rsidR="00E50E54">
              <w:rPr>
                <w:rStyle w:val="Refdecomentrio"/>
              </w:rPr>
              <w:commentReference w:id="158"/>
            </w:r>
          </w:p>
        </w:tc>
      </w:tr>
    </w:tbl>
    <w:p w14:paraId="5E066101" w14:textId="628C2FF3" w:rsidR="00205C38" w:rsidRDefault="00205C38" w:rsidP="004D13B5">
      <w:pPr>
        <w:pStyle w:val="Legenda"/>
      </w:pPr>
      <w:bookmarkStart w:id="159" w:name="_Ref55013755"/>
      <w:bookmarkStart w:id="160"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9"/>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60"/>
    </w:p>
    <w:p w14:paraId="2ED6BFD8" w14:textId="2E4858AC" w:rsidR="00267E26" w:rsidRDefault="00F60D41" w:rsidP="004D13B5">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4D13B5"/>
        </w:tc>
        <w:tc>
          <w:tcPr>
            <w:tcW w:w="2265" w:type="dxa"/>
            <w:tcBorders>
              <w:right w:val="single" w:sz="4" w:space="0" w:color="auto"/>
            </w:tcBorders>
          </w:tcPr>
          <w:p w14:paraId="70568DC2" w14:textId="77777777" w:rsidR="005272A3" w:rsidRDefault="005272A3" w:rsidP="004D13B5"/>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A46E2F">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4D13B5"/>
        </w:tc>
        <w:tc>
          <w:tcPr>
            <w:tcW w:w="2265" w:type="dxa"/>
            <w:tcBorders>
              <w:bottom w:val="single" w:sz="4" w:space="0" w:color="auto"/>
              <w:right w:val="single" w:sz="4" w:space="0" w:color="auto"/>
            </w:tcBorders>
          </w:tcPr>
          <w:p w14:paraId="394FE46A" w14:textId="77777777" w:rsidR="005272A3" w:rsidRDefault="005272A3" w:rsidP="004D13B5"/>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46E2F">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46E2F">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A46E2F">
            <w:r>
              <w:t xml:space="preserve">CLASSE </w:t>
            </w:r>
          </w:p>
          <w:p w14:paraId="29329557" w14:textId="697A9CD8" w:rsidR="005272A3" w:rsidRDefault="003A7CD0" w:rsidP="00A46E2F">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46E2F">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7A54F0E3" w:rsidR="005272A3" w:rsidRDefault="00AF0E50" w:rsidP="004D13B5">
            <w:r>
              <w:rPr>
                <w:noProof/>
              </w:rPr>
              <mc:AlternateContent>
                <mc:Choice Requires="wpi">
                  <w:drawing>
                    <wp:anchor distT="0" distB="0" distL="114300" distR="114300" simplePos="0" relativeHeight="251665408" behindDoc="0" locked="0" layoutInCell="1" allowOverlap="1" wp14:anchorId="68B9769B" wp14:editId="027474D8">
                      <wp:simplePos x="0" y="0"/>
                      <wp:positionH relativeFrom="column">
                        <wp:posOffset>371475</wp:posOffset>
                      </wp:positionH>
                      <wp:positionV relativeFrom="paragraph">
                        <wp:posOffset>74295</wp:posOffset>
                      </wp:positionV>
                      <wp:extent cx="208080" cy="118110"/>
                      <wp:effectExtent l="38100" t="38100" r="46355" b="46990"/>
                      <wp:wrapNone/>
                      <wp:docPr id="33" name="Ink 33"/>
                      <wp:cNvGraphicFramePr/>
                      <a:graphic xmlns:a="http://schemas.openxmlformats.org/drawingml/2006/main">
                        <a:graphicData uri="http://schemas.microsoft.com/office/word/2010/wordprocessingInk">
                          <w14:contentPart bwMode="auto" r:id="rId64">
                            <w14:nvContentPartPr>
                              <w14:cNvContentPartPr/>
                            </w14:nvContentPartPr>
                            <w14:xfrm>
                              <a:off x="0" y="0"/>
                              <a:ext cx="208080" cy="118110"/>
                            </w14:xfrm>
                          </w14:contentPart>
                        </a:graphicData>
                      </a:graphic>
                    </wp:anchor>
                  </w:drawing>
                </mc:Choice>
                <mc:Fallback xmlns:w16="http://schemas.microsoft.com/office/word/2018/wordml" xmlns:w16cex="http://schemas.microsoft.com/office/word/2018/wordml/cex">
                  <w:pict>
                    <v:shapetype w14:anchorId="22C6F41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28.55pt;margin-top:5.15pt;width:17.8pt;height:10.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">
                      <v:imagedata r:id="rId66" o:title=""/>
                    </v:shape>
                  </w:pict>
                </mc:Fallback>
              </mc:AlternateContent>
            </w:r>
            <w:commentRangeStart w:id="161"/>
            <w:r w:rsidR="004854FD">
              <w:t>184</w:t>
            </w:r>
            <w:commentRangeEnd w:id="161"/>
            <w:r w:rsidR="009D5421">
              <w:rPr>
                <w:rStyle w:val="Refdecomentrio"/>
              </w:rPr>
              <w:commentReference w:id="161"/>
            </w:r>
          </w:p>
        </w:tc>
        <w:tc>
          <w:tcPr>
            <w:tcW w:w="2266" w:type="dxa"/>
            <w:tcBorders>
              <w:top w:val="single" w:sz="4" w:space="0" w:color="auto"/>
              <w:left w:val="single" w:sz="4" w:space="0" w:color="auto"/>
              <w:bottom w:val="single" w:sz="4" w:space="0" w:color="auto"/>
              <w:right w:val="single" w:sz="4" w:space="0" w:color="auto"/>
            </w:tcBorders>
          </w:tcPr>
          <w:p w14:paraId="4BD070F0" w14:textId="725105E8" w:rsidR="005272A3" w:rsidRDefault="00893043" w:rsidP="004D13B5">
            <w:r>
              <w:rPr>
                <w:noProof/>
              </w:rPr>
              <mc:AlternateContent>
                <mc:Choice Requires="wpi">
                  <w:drawing>
                    <wp:anchor distT="0" distB="0" distL="114300" distR="114300" simplePos="0" relativeHeight="251678720" behindDoc="0" locked="0" layoutInCell="1" allowOverlap="1" wp14:anchorId="2EF85367" wp14:editId="62706415">
                      <wp:simplePos x="0" y="0"/>
                      <wp:positionH relativeFrom="column">
                        <wp:posOffset>392430</wp:posOffset>
                      </wp:positionH>
                      <wp:positionV relativeFrom="paragraph">
                        <wp:posOffset>30480</wp:posOffset>
                      </wp:positionV>
                      <wp:extent cx="226390" cy="179705"/>
                      <wp:effectExtent l="38100" t="38100" r="40640" b="48895"/>
                      <wp:wrapNone/>
                      <wp:docPr id="46" name="Ink 46"/>
                      <wp:cNvGraphicFramePr/>
                      <a:graphic xmlns:a="http://schemas.openxmlformats.org/drawingml/2006/main">
                        <a:graphicData uri="http://schemas.microsoft.com/office/word/2010/wordprocessingInk">
                          <w14:contentPart bwMode="auto" r:id="rId67">
                            <w14:nvContentPartPr>
                              <w14:cNvContentPartPr/>
                            </w14:nvContentPartPr>
                            <w14:xfrm>
                              <a:off x="0" y="0"/>
                              <a:ext cx="226390" cy="179705"/>
                            </w14:xfrm>
                          </w14:contentPart>
                        </a:graphicData>
                      </a:graphic>
                    </wp:anchor>
                  </w:drawing>
                </mc:Choice>
                <mc:Fallback xmlns:w16="http://schemas.microsoft.com/office/word/2018/wordml" xmlns:w16cex="http://schemas.microsoft.com/office/word/2018/wordml/cex">
                  <w:pict>
                    <v:shape w14:anchorId="336418D6" id="Ink 46" o:spid="_x0000_s1026" type="#_x0000_t75" style="position:absolute;margin-left:30.2pt;margin-top:1.7pt;width:19.25pt;height:15.5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">
                      <v:imagedata r:id="rId68" o:title=""/>
                    </v:shape>
                  </w:pict>
                </mc:Fallback>
              </mc:AlternateContent>
            </w:r>
            <w:r>
              <w:rPr>
                <w:noProof/>
              </w:rPr>
              <mc:AlternateContent>
                <mc:Choice Requires="wpi">
                  <w:drawing>
                    <wp:anchor distT="0" distB="0" distL="114300" distR="114300" simplePos="0" relativeHeight="251679744" behindDoc="0" locked="0" layoutInCell="1" allowOverlap="1" wp14:anchorId="2937B9CC" wp14:editId="0CBC5B44">
                      <wp:simplePos x="0" y="0"/>
                      <wp:positionH relativeFrom="column">
                        <wp:posOffset>392430</wp:posOffset>
                      </wp:positionH>
                      <wp:positionV relativeFrom="paragraph">
                        <wp:posOffset>79375</wp:posOffset>
                      </wp:positionV>
                      <wp:extent cx="136885" cy="130810"/>
                      <wp:effectExtent l="38100" t="38100" r="0" b="46990"/>
                      <wp:wrapNone/>
                      <wp:docPr id="47" name="Ink 47"/>
                      <wp:cNvGraphicFramePr/>
                      <a:graphic xmlns:a="http://schemas.openxmlformats.org/drawingml/2006/main">
                        <a:graphicData uri="http://schemas.microsoft.com/office/word/2010/wordprocessingInk">
                          <w14:contentPart bwMode="auto" r:id="rId69">
                            <w14:nvContentPartPr>
                              <w14:cNvContentPartPr/>
                            </w14:nvContentPartPr>
                            <w14:xfrm>
                              <a:off x="0" y="0"/>
                              <a:ext cx="136885" cy="130810"/>
                            </w14:xfrm>
                          </w14:contentPart>
                        </a:graphicData>
                      </a:graphic>
                    </wp:anchor>
                  </w:drawing>
                </mc:Choice>
                <mc:Fallback xmlns:w16="http://schemas.microsoft.com/office/word/2018/wordml" xmlns:w16cex="http://schemas.microsoft.com/office/word/2018/wordml/cex">
                  <w:pict>
                    <v:shape w14:anchorId="1C03FC89" id="Ink 47" o:spid="_x0000_s1026" type="#_x0000_t75" style="position:absolute;margin-left:30.2pt;margin-top:5.55pt;width:12.2pt;height:11.7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">
                      <v:imagedata r:id="rId70" o:title=""/>
                    </v:shape>
                  </w:pict>
                </mc:Fallback>
              </mc:AlternateContent>
            </w:r>
            <w:commentRangeStart w:id="162"/>
            <w:r w:rsidR="005E66D3">
              <w:t>180</w:t>
            </w:r>
            <w:commentRangeEnd w:id="162"/>
            <w:r w:rsidR="0055253D">
              <w:rPr>
                <w:rStyle w:val="Refdecomentrio"/>
              </w:rPr>
              <w:commentReference w:id="162"/>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4D13B5"/>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46E2F">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4B410D92" w:rsidR="005272A3" w:rsidRDefault="00893043" w:rsidP="004D13B5">
            <w:r>
              <w:rPr>
                <w:noProof/>
              </w:rPr>
              <mc:AlternateContent>
                <mc:Choice Requires="wpi">
                  <w:drawing>
                    <wp:anchor distT="0" distB="0" distL="114300" distR="114300" simplePos="0" relativeHeight="251671552" behindDoc="0" locked="0" layoutInCell="1" allowOverlap="1" wp14:anchorId="09492925" wp14:editId="7335CD1F">
                      <wp:simplePos x="0" y="0"/>
                      <wp:positionH relativeFrom="column">
                        <wp:posOffset>314960</wp:posOffset>
                      </wp:positionH>
                      <wp:positionV relativeFrom="paragraph">
                        <wp:posOffset>84455</wp:posOffset>
                      </wp:positionV>
                      <wp:extent cx="185490" cy="141605"/>
                      <wp:effectExtent l="38100" t="38100" r="43180" b="48895"/>
                      <wp:wrapNone/>
                      <wp:docPr id="39" name="Ink 39"/>
                      <wp:cNvGraphicFramePr/>
                      <a:graphic xmlns:a="http://schemas.openxmlformats.org/drawingml/2006/main">
                        <a:graphicData uri="http://schemas.microsoft.com/office/word/2010/wordprocessingInk">
                          <w14:contentPart bwMode="auto" r:id="rId71">
                            <w14:nvContentPartPr>
                              <w14:cNvContentPartPr/>
                            </w14:nvContentPartPr>
                            <w14:xfrm>
                              <a:off x="0" y="0"/>
                              <a:ext cx="185490" cy="141605"/>
                            </w14:xfrm>
                          </w14:contentPart>
                        </a:graphicData>
                      </a:graphic>
                    </wp:anchor>
                  </w:drawing>
                </mc:Choice>
                <mc:Fallback xmlns:w16="http://schemas.microsoft.com/office/word/2018/wordml" xmlns:w16cex="http://schemas.microsoft.com/office/word/2018/wordml/cex">
                  <w:pict>
                    <v:shape w14:anchorId="659A736C" id="Ink 39" o:spid="_x0000_s1026" type="#_x0000_t75" style="position:absolute;margin-left:24.1pt;margin-top:5.95pt;width:16pt;height:12.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">
                      <v:imagedata r:id="rId72" o:title=""/>
                    </v:shape>
                  </w:pict>
                </mc:Fallback>
              </mc:AlternateContent>
            </w:r>
            <w:commentRangeStart w:id="163"/>
            <w:r w:rsidR="003A7CD0">
              <w:t>46</w:t>
            </w:r>
            <w:commentRangeEnd w:id="163"/>
            <w:r w:rsidR="0055253D">
              <w:rPr>
                <w:rStyle w:val="Refdecomentrio"/>
              </w:rPr>
              <w:commentReference w:id="163"/>
            </w:r>
          </w:p>
        </w:tc>
        <w:tc>
          <w:tcPr>
            <w:tcW w:w="2266" w:type="dxa"/>
            <w:tcBorders>
              <w:top w:val="single" w:sz="4" w:space="0" w:color="auto"/>
              <w:left w:val="single" w:sz="4" w:space="0" w:color="auto"/>
              <w:bottom w:val="single" w:sz="4" w:space="0" w:color="auto"/>
              <w:right w:val="single" w:sz="4" w:space="0" w:color="auto"/>
            </w:tcBorders>
          </w:tcPr>
          <w:p w14:paraId="4F44BB37" w14:textId="42C65DF7" w:rsidR="005272A3" w:rsidRDefault="00AF0E50" w:rsidP="004D13B5">
            <w:r>
              <w:rPr>
                <w:noProof/>
              </w:rPr>
              <mc:AlternateContent>
                <mc:Choice Requires="wpi">
                  <w:drawing>
                    <wp:anchor distT="0" distB="0" distL="114300" distR="114300" simplePos="0" relativeHeight="251664384" behindDoc="0" locked="0" layoutInCell="1" allowOverlap="1" wp14:anchorId="71AB37F1" wp14:editId="4AE9B292">
                      <wp:simplePos x="0" y="0"/>
                      <wp:positionH relativeFrom="column">
                        <wp:posOffset>407035</wp:posOffset>
                      </wp:positionH>
                      <wp:positionV relativeFrom="paragraph">
                        <wp:posOffset>42545</wp:posOffset>
                      </wp:positionV>
                      <wp:extent cx="173215" cy="165735"/>
                      <wp:effectExtent l="38100" t="38100" r="0" b="50165"/>
                      <wp:wrapNone/>
                      <wp:docPr id="32" name="Ink 32"/>
                      <wp:cNvGraphicFramePr/>
                      <a:graphic xmlns:a="http://schemas.openxmlformats.org/drawingml/2006/main">
                        <a:graphicData uri="http://schemas.microsoft.com/office/word/2010/wordprocessingInk">
                          <w14:contentPart bwMode="auto" r:id="rId73">
                            <w14:nvContentPartPr>
                              <w14:cNvContentPartPr/>
                            </w14:nvContentPartPr>
                            <w14:xfrm>
                              <a:off x="0" y="0"/>
                              <a:ext cx="173215" cy="165735"/>
                            </w14:xfrm>
                          </w14:contentPart>
                        </a:graphicData>
                      </a:graphic>
                    </wp:anchor>
                  </w:drawing>
                </mc:Choice>
                <mc:Fallback xmlns:w16="http://schemas.microsoft.com/office/word/2018/wordml" xmlns:w16cex="http://schemas.microsoft.com/office/word/2018/wordml/cex">
                  <w:pict>
                    <v:shape w14:anchorId="45809935" id="Ink 32" o:spid="_x0000_s1026" type="#_x0000_t75" style="position:absolute;margin-left:31.35pt;margin-top:2.65pt;width:15.1pt;height:14.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">
                      <v:imagedata r:id="rId74" o:title=""/>
                    </v:shape>
                  </w:pict>
                </mc:Fallback>
              </mc:AlternateContent>
            </w:r>
            <w:commentRangeStart w:id="164"/>
            <w:r w:rsidR="005057FB">
              <w:t>38</w:t>
            </w:r>
            <w:commentRangeEnd w:id="164"/>
            <w:r w:rsidR="0055253D">
              <w:rPr>
                <w:rStyle w:val="Refdecomentrio"/>
              </w:rPr>
              <w:commentReference w:id="164"/>
            </w:r>
          </w:p>
        </w:tc>
      </w:tr>
    </w:tbl>
    <w:p w14:paraId="51E5EBFE" w14:textId="71F8D965" w:rsidR="005272A3" w:rsidRDefault="00E50E54" w:rsidP="004D13B5">
      <w:pPr>
        <w:pStyle w:val="Legenda"/>
      </w:pPr>
      <w:bookmarkStart w:id="165" w:name="_Ref55253627"/>
      <w:bookmarkStart w:id="166" w:name="_Toc55260923"/>
      <w:r>
        <w:t>184</w:t>
      </w:r>
      <w:r w:rsidR="003924EC">
        <w:t xml:space="preserve">Tabela </w:t>
      </w:r>
      <w:r w:rsidR="00331D61">
        <w:fldChar w:fldCharType="begin"/>
      </w:r>
      <w:r w:rsidR="00331D61">
        <w:instrText xml:space="preserve"> SEQ Tabela \* ARABIC </w:instrText>
      </w:r>
      <w:r w:rsidR="00331D61">
        <w:fldChar w:fldCharType="separate"/>
      </w:r>
      <w:r w:rsidR="003924EC">
        <w:rPr>
          <w:noProof/>
        </w:rPr>
        <w:t>2</w:t>
      </w:r>
      <w:r w:rsidR="00331D61">
        <w:rPr>
          <w:noProof/>
        </w:rPr>
        <w:fldChar w:fldCharType="end"/>
      </w:r>
      <w:bookmarkEnd w:id="165"/>
      <w:r w:rsidR="003924EC">
        <w:t xml:space="preserve"> matriz confusão da classe 12, gênero musical country</w:t>
      </w:r>
      <w:r w:rsidR="00CE2C6D">
        <w:t xml:space="preserve"> </w:t>
      </w:r>
      <w:r w:rsidR="00CE2C6D" w:rsidRPr="0006553D">
        <w:t>(próprio, 2020)</w:t>
      </w:r>
      <w:bookmarkEnd w:id="166"/>
    </w:p>
    <w:p w14:paraId="569F57F1" w14:textId="05B59937" w:rsidR="00095D8C" w:rsidRPr="004F58A2" w:rsidRDefault="00E50E54" w:rsidP="004D13B5">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75">
                      <w14:nvContentPartPr>
                        <w14:cNvContentPartPr/>
                      </w14:nvContentPartPr>
                      <w14:xfrm>
                        <a:off x="0" y="0"/>
                        <a:ext cx="254520" cy="16920"/>
                      </w14:xfrm>
                    </w14:contentPart>
                  </a:graphicData>
                </a:graphic>
              </wp:anchor>
            </w:drawing>
          </mc:Choice>
          <mc:Fallback xmlns:w16="http://schemas.microsoft.com/office/word/2018/wordml" xmlns:w16cex="http://schemas.microsoft.com/office/word/2018/wordml/cex">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http://schemas.microsoft.com/office/word/2018/wordml" xmlns:w16cex="http://schemas.microsoft.com/office/word/2018/wordml/cex">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Pr>
          <w:noProof/>
        </w:rPr>
        <mc:AlternateContent>
          <mc:Choice Requires="wpi">
            <w:drawing>
              <wp:anchor distT="0" distB="0" distL="114300" distR="114300" simplePos="0" relativeHeight="251731968" behindDoc="0" locked="0" layoutInCell="1" allowOverlap="1" wp14:anchorId="3470443B" wp14:editId="65D697DD">
                <wp:simplePos x="0" y="0"/>
                <wp:positionH relativeFrom="column">
                  <wp:posOffset>5180330</wp:posOffset>
                </wp:positionH>
                <wp:positionV relativeFrom="paragraph">
                  <wp:posOffset>2113280</wp:posOffset>
                </wp:positionV>
                <wp:extent cx="365040" cy="206230"/>
                <wp:effectExtent l="38100" t="38100" r="41910" b="48260"/>
                <wp:wrapNone/>
                <wp:docPr id="108" name="Ink 108"/>
                <wp:cNvGraphicFramePr/>
                <a:graphic xmlns:a="http://schemas.openxmlformats.org/drawingml/2006/main">
                  <a:graphicData uri="http://schemas.microsoft.com/office/word/2010/wordprocessingInk">
                    <w14:contentPart bwMode="auto" r:id="rId79">
                      <w14:nvContentPartPr>
                        <w14:cNvContentPartPr/>
                      </w14:nvContentPartPr>
                      <w14:xfrm>
                        <a:off x="0" y="0"/>
                        <a:ext cx="365040" cy="206230"/>
                      </w14:xfrm>
                    </w14:contentPart>
                  </a:graphicData>
                </a:graphic>
              </wp:anchor>
            </w:drawing>
          </mc:Choice>
          <mc:Fallback xmlns:w16="http://schemas.microsoft.com/office/word/2018/wordml" xmlns:w16cex="http://schemas.microsoft.com/office/word/2018/wordml/cex">
            <w:pict>
              <v:shape w14:anchorId="29536139" id="Ink 108" o:spid="_x0000_s1026" type="#_x0000_t75" style="position:absolute;margin-left:407.2pt;margin-top:165.7pt;width:30.2pt;height:17.7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">
                <v:imagedata r:id="rId80" o:title=""/>
              </v:shape>
            </w:pict>
          </mc:Fallback>
        </mc:AlternateContent>
      </w:r>
      <w:r>
        <w:rPr>
          <w:noProof/>
        </w:rPr>
        <mc:AlternateContent>
          <mc:Choice Requires="wpi">
            <w:drawing>
              <wp:anchor distT="0" distB="0" distL="114300" distR="114300" simplePos="0" relativeHeight="251726848" behindDoc="0" locked="0" layoutInCell="1" allowOverlap="1" wp14:anchorId="211FA125" wp14:editId="6D19D7F0">
                <wp:simplePos x="0" y="0"/>
                <wp:positionH relativeFrom="column">
                  <wp:posOffset>4828540</wp:posOffset>
                </wp:positionH>
                <wp:positionV relativeFrom="paragraph">
                  <wp:posOffset>2224405</wp:posOffset>
                </wp:positionV>
                <wp:extent cx="142240" cy="81915"/>
                <wp:effectExtent l="12700" t="38100" r="0" b="45085"/>
                <wp:wrapNone/>
                <wp:docPr id="103" name="Ink 103"/>
                <wp:cNvGraphicFramePr/>
                <a:graphic xmlns:a="http://schemas.openxmlformats.org/drawingml/2006/main">
                  <a:graphicData uri="http://schemas.microsoft.com/office/word/2010/wordprocessingInk">
                    <w14:contentPart bwMode="auto" r:id="rId81">
                      <w14:nvContentPartPr>
                        <w14:cNvContentPartPr/>
                      </w14:nvContentPartPr>
                      <w14:xfrm>
                        <a:off x="0" y="0"/>
                        <a:ext cx="142240" cy="81915"/>
                      </w14:xfrm>
                    </w14:contentPart>
                  </a:graphicData>
                </a:graphic>
              </wp:anchor>
            </w:drawing>
          </mc:Choice>
          <mc:Fallback xmlns:w16="http://schemas.microsoft.com/office/word/2018/wordml" xmlns:w16cex="http://schemas.microsoft.com/office/word/2018/wordml/cex">
            <w:pict>
              <v:shape w14:anchorId="374F5BC2" id="Ink 103" o:spid="_x0000_s1026" type="#_x0000_t75" style="position:absolute;margin-left:379.5pt;margin-top:174.45pt;width:12.6pt;height:7.8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">
                <v:imagedata r:id="rId82" o:title=""/>
              </v:shape>
            </w:pict>
          </mc:Fallback>
        </mc:AlternateContent>
      </w:r>
      <w:r>
        <w:rPr>
          <w:noProof/>
        </w:rPr>
        <mc:AlternateContent>
          <mc:Choice Requires="wpi">
            <w:drawing>
              <wp:anchor distT="0" distB="0" distL="114300" distR="114300" simplePos="0" relativeHeight="251723776" behindDoc="0" locked="0" layoutInCell="1" allowOverlap="1" wp14:anchorId="35BCFE88" wp14:editId="76BF3D0E">
                <wp:simplePos x="0" y="0"/>
                <wp:positionH relativeFrom="column">
                  <wp:posOffset>7099628</wp:posOffset>
                </wp:positionH>
                <wp:positionV relativeFrom="paragraph">
                  <wp:posOffset>899915</wp:posOffset>
                </wp:positionV>
                <wp:extent cx="108000" cy="134640"/>
                <wp:effectExtent l="38100" t="38100" r="0" b="43180"/>
                <wp:wrapNone/>
                <wp:docPr id="100" name="Ink 100"/>
                <wp:cNvGraphicFramePr/>
                <a:graphic xmlns:a="http://schemas.openxmlformats.org/drawingml/2006/main">
                  <a:graphicData uri="http://schemas.microsoft.com/office/word/2010/wordprocessingInk">
                    <w14:contentPart bwMode="auto" r:id="rId83">
                      <w14:nvContentPartPr>
                        <w14:cNvContentPartPr/>
                      </w14:nvContentPartPr>
                      <w14:xfrm>
                        <a:off x="0" y="0"/>
                        <a:ext cx="108000" cy="134640"/>
                      </w14:xfrm>
                    </w14:contentPart>
                  </a:graphicData>
                </a:graphic>
              </wp:anchor>
            </w:drawing>
          </mc:Choice>
          <mc:Fallback xmlns:w16="http://schemas.microsoft.com/office/word/2018/wordml" xmlns:w16cex="http://schemas.microsoft.com/office/word/2018/wordml/cex">
            <w:pict>
              <v:shape w14:anchorId="699B3973" id="Ink 100" o:spid="_x0000_s1026" type="#_x0000_t75" style="position:absolute;margin-left:558.35pt;margin-top:70.15pt;width:9.9pt;height:12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">
                <v:imagedata r:id="rId84" o:title=""/>
              </v:shape>
            </w:pict>
          </mc:Fallback>
        </mc:AlternateContent>
      </w:r>
      <w:r>
        <w:rPr>
          <w:noProof/>
        </w:rPr>
        <mc:AlternateContent>
          <mc:Choice Requires="wpi">
            <w:drawing>
              <wp:anchor distT="0" distB="0" distL="114300" distR="114300" simplePos="0" relativeHeight="251722752" behindDoc="0" locked="0" layoutInCell="1" allowOverlap="1" wp14:anchorId="722AA409" wp14:editId="2EF187E6">
                <wp:simplePos x="0" y="0"/>
                <wp:positionH relativeFrom="column">
                  <wp:posOffset>7049588</wp:posOffset>
                </wp:positionH>
                <wp:positionV relativeFrom="paragraph">
                  <wp:posOffset>953195</wp:posOffset>
                </wp:positionV>
                <wp:extent cx="39960" cy="116280"/>
                <wp:effectExtent l="38100" t="38100" r="36830" b="48895"/>
                <wp:wrapNone/>
                <wp:docPr id="99" name="Ink 99"/>
                <wp:cNvGraphicFramePr/>
                <a:graphic xmlns:a="http://schemas.openxmlformats.org/drawingml/2006/main">
                  <a:graphicData uri="http://schemas.microsoft.com/office/word/2010/wordprocessingInk">
                    <w14:contentPart bwMode="auto" r:id="rId85">
                      <w14:nvContentPartPr>
                        <w14:cNvContentPartPr/>
                      </w14:nvContentPartPr>
                      <w14:xfrm>
                        <a:off x="0" y="0"/>
                        <a:ext cx="39960" cy="116280"/>
                      </w14:xfrm>
                    </w14:contentPart>
                  </a:graphicData>
                </a:graphic>
              </wp:anchor>
            </w:drawing>
          </mc:Choice>
          <mc:Fallback xmlns:w16="http://schemas.microsoft.com/office/word/2018/wordml" xmlns:w16cex="http://schemas.microsoft.com/office/word/2018/wordml/cex">
            <w:pict>
              <v:shape w14:anchorId="00763898" id="Ink 99" o:spid="_x0000_s1026" type="#_x0000_t75" style="position:absolute;margin-left:554.4pt;margin-top:74.35pt;width:4.6pt;height:10.5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">
                <v:imagedata r:id="rId86" o:title=""/>
              </v:shape>
            </w:pict>
          </mc:Fallback>
        </mc:AlternateContent>
      </w:r>
      <w:r w:rsidR="00893043">
        <w:rPr>
          <w:noProof/>
        </w:rPr>
        <mc:AlternateContent>
          <mc:Choice Requires="wpi">
            <w:drawing>
              <wp:anchor distT="0" distB="0" distL="114300" distR="114300" simplePos="0" relativeHeight="251706368" behindDoc="0" locked="0" layoutInCell="1" allowOverlap="1" wp14:anchorId="66012703" wp14:editId="60B89A08">
                <wp:simplePos x="0" y="0"/>
                <wp:positionH relativeFrom="column">
                  <wp:posOffset>2582688</wp:posOffset>
                </wp:positionH>
                <wp:positionV relativeFrom="paragraph">
                  <wp:posOffset>663374</wp:posOffset>
                </wp:positionV>
                <wp:extent cx="1550520" cy="1628280"/>
                <wp:effectExtent l="38100" t="38100" r="37465" b="48260"/>
                <wp:wrapNone/>
                <wp:docPr id="83" name="Ink 83"/>
                <wp:cNvGraphicFramePr/>
                <a:graphic xmlns:a="http://schemas.openxmlformats.org/drawingml/2006/main">
                  <a:graphicData uri="http://schemas.microsoft.com/office/word/2010/wordprocessingInk">
                    <w14:contentPart bwMode="auto" r:id="rId87">
                      <w14:nvContentPartPr>
                        <w14:cNvContentPartPr/>
                      </w14:nvContentPartPr>
                      <w14:xfrm>
                        <a:off x="0" y="0"/>
                        <a:ext cx="1550520" cy="1628280"/>
                      </w14:xfrm>
                    </w14:contentPart>
                  </a:graphicData>
                </a:graphic>
              </wp:anchor>
            </w:drawing>
          </mc:Choice>
          <mc:Fallback xmlns:w16="http://schemas.microsoft.com/office/word/2018/wordml" xmlns:w16cex="http://schemas.microsoft.com/office/word/2018/wordml/cex">
            <w:pict>
              <v:shape w14:anchorId="18A1FA05" id="Ink 83" o:spid="_x0000_s1026" type="#_x0000_t75" style="position:absolute;margin-left:202.65pt;margin-top:51.55pt;width:123.55pt;height:129.6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">
                <v:imagedata r:id="rId88" o:title=""/>
              </v:shape>
            </w:pict>
          </mc:Fallback>
        </mc:AlternateContent>
      </w:r>
      <w:r w:rsidR="00893043">
        <w:rPr>
          <w:noProof/>
        </w:rPr>
        <mc:AlternateContent>
          <mc:Choice Requires="wpi">
            <w:drawing>
              <wp:anchor distT="0" distB="0" distL="114300" distR="114300" simplePos="0" relativeHeight="251705344" behindDoc="0" locked="0" layoutInCell="1" allowOverlap="1" wp14:anchorId="07E755AE" wp14:editId="300F9634">
                <wp:simplePos x="0" y="0"/>
                <wp:positionH relativeFrom="column">
                  <wp:posOffset>7141830</wp:posOffset>
                </wp:positionH>
                <wp:positionV relativeFrom="paragraph">
                  <wp:posOffset>865505</wp:posOffset>
                </wp:positionV>
                <wp:extent cx="369000" cy="377640"/>
                <wp:effectExtent l="38100" t="38100" r="12065" b="41910"/>
                <wp:wrapNone/>
                <wp:docPr id="76" name="Ink 76"/>
                <wp:cNvGraphicFramePr/>
                <a:graphic xmlns:a="http://schemas.openxmlformats.org/drawingml/2006/main">
                  <a:graphicData uri="http://schemas.microsoft.com/office/word/2010/wordprocessingInk">
                    <w14:contentPart bwMode="auto" r:id="rId89">
                      <w14:nvContentPartPr>
                        <w14:cNvContentPartPr/>
                      </w14:nvContentPartPr>
                      <w14:xfrm>
                        <a:off x="0" y="0"/>
                        <a:ext cx="369000" cy="377190"/>
                      </w14:xfrm>
                    </w14:contentPart>
                  </a:graphicData>
                </a:graphic>
                <wp14:sizeRelH relativeFrom="margin">
                  <wp14:pctWidth>0</wp14:pctWidth>
                </wp14:sizeRelH>
              </wp:anchor>
            </w:drawing>
          </mc:Choice>
          <mc:Fallback xmlns:w16="http://schemas.microsoft.com/office/word/2018/wordml" xmlns:w16cex="http://schemas.microsoft.com/office/word/2018/wordml/cex">
            <w:pict>
              <v:shape w14:anchorId="2860ABAA" id="Ink 76" o:spid="_x0000_s1026" type="#_x0000_t75" style="position:absolute;margin-left:561.65pt;margin-top:67.45pt;width:30.45pt;height:31.1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">
                <v:imagedata r:id="rId90" o:title=""/>
              </v:shape>
            </w:pict>
          </mc:Fallback>
        </mc:AlternateContent>
      </w:r>
      <w:r w:rsidR="00893043">
        <w:rPr>
          <w:noProof/>
        </w:rPr>
        <mc:AlternateContent>
          <mc:Choice Requires="wpi">
            <w:drawing>
              <wp:anchor distT="0" distB="0" distL="114300" distR="114300" simplePos="0" relativeHeight="251696128" behindDoc="0" locked="0" layoutInCell="1" allowOverlap="1" wp14:anchorId="2612FDE2" wp14:editId="3333FA7E">
                <wp:simplePos x="0" y="0"/>
                <wp:positionH relativeFrom="column">
                  <wp:posOffset>2926715</wp:posOffset>
                </wp:positionH>
                <wp:positionV relativeFrom="paragraph">
                  <wp:posOffset>219710</wp:posOffset>
                </wp:positionV>
                <wp:extent cx="4541090" cy="604315"/>
                <wp:effectExtent l="38100" t="38100" r="43815" b="43815"/>
                <wp:wrapNone/>
                <wp:docPr id="63" name="Ink 63"/>
                <wp:cNvGraphicFramePr/>
                <a:graphic xmlns:a="http://schemas.openxmlformats.org/drawingml/2006/main">
                  <a:graphicData uri="http://schemas.microsoft.com/office/word/2010/wordprocessingInk">
                    <w14:contentPart bwMode="auto" r:id="rId91">
                      <w14:nvContentPartPr>
                        <w14:cNvContentPartPr/>
                      </w14:nvContentPartPr>
                      <w14:xfrm>
                        <a:off x="0" y="0"/>
                        <a:ext cx="4541090" cy="604315"/>
                      </w14:xfrm>
                    </w14:contentPart>
                  </a:graphicData>
                </a:graphic>
              </wp:anchor>
            </w:drawing>
          </mc:Choice>
          <mc:Fallback xmlns:w16="http://schemas.microsoft.com/office/word/2018/wordml" xmlns:w16cex="http://schemas.microsoft.com/office/word/2018/wordml/cex">
            <w:pict>
              <v:shape w14:anchorId="7D6D09CF" id="Ink 63" o:spid="_x0000_s1026" type="#_x0000_t75" style="position:absolute;margin-left:229.75pt;margin-top:16.6pt;width:358.95pt;height:4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">
                <v:imagedata r:id="rId92"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measure</w:t>
      </w:r>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measure</w:t>
      </w:r>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p>
    <w:p w14:paraId="15DFCF0B" w14:textId="5378C515" w:rsidR="00F15A2C" w:rsidRDefault="00E50E54" w:rsidP="004D13B5">
      <w:r>
        <w:rPr>
          <w:noProof/>
        </w:rPr>
        <mc:AlternateContent>
          <mc:Choice Requires="wpi">
            <w:drawing>
              <wp:anchor distT="0" distB="0" distL="114300" distR="114300" simplePos="0" relativeHeight="251737088" behindDoc="0" locked="0" layoutInCell="1" allowOverlap="1" wp14:anchorId="441C8606" wp14:editId="01F625A4">
                <wp:simplePos x="0" y="0"/>
                <wp:positionH relativeFrom="column">
                  <wp:posOffset>5154930</wp:posOffset>
                </wp:positionH>
                <wp:positionV relativeFrom="paragraph">
                  <wp:posOffset>24130</wp:posOffset>
                </wp:positionV>
                <wp:extent cx="354940" cy="153035"/>
                <wp:effectExtent l="38100" t="38100" r="13970" b="50165"/>
                <wp:wrapNone/>
                <wp:docPr id="116" name="Ink 116"/>
                <wp:cNvGraphicFramePr/>
                <a:graphic xmlns:a="http://schemas.openxmlformats.org/drawingml/2006/main">
                  <a:graphicData uri="http://schemas.microsoft.com/office/word/2010/wordprocessingInk">
                    <w14:contentPart bwMode="auto" r:id="rId93">
                      <w14:nvContentPartPr>
                        <w14:cNvContentPartPr/>
                      </w14:nvContentPartPr>
                      <w14:xfrm>
                        <a:off x="0" y="0"/>
                        <a:ext cx="354940" cy="153035"/>
                      </w14:xfrm>
                    </w14:contentPart>
                  </a:graphicData>
                </a:graphic>
              </wp:anchor>
            </w:drawing>
          </mc:Choice>
          <mc:Fallback xmlns:w16="http://schemas.microsoft.com/office/word/2018/wordml" xmlns:w16cex="http://schemas.microsoft.com/office/word/2018/wordml/cex">
            <w:pict>
              <v:shape w14:anchorId="40733426" id="Ink 116" o:spid="_x0000_s1026" type="#_x0000_t75" style="position:absolute;margin-left:405.2pt;margin-top:1.2pt;width:29.4pt;height:13.4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">
                <v:imagedata r:id="rId94" o:title=""/>
              </v:shape>
            </w:pict>
          </mc:Fallback>
        </mc:AlternateContent>
      </w:r>
      <w:r>
        <w:rPr>
          <w:noProof/>
        </w:rPr>
        <mc:AlternateContent>
          <mc:Choice Requires="wpi">
            <w:drawing>
              <wp:anchor distT="0" distB="0" distL="114300" distR="114300" simplePos="0" relativeHeight="251721728" behindDoc="0" locked="0" layoutInCell="1" allowOverlap="1" wp14:anchorId="3181081D" wp14:editId="4A5ADDFD">
                <wp:simplePos x="0" y="0"/>
                <wp:positionH relativeFrom="column">
                  <wp:posOffset>4105910</wp:posOffset>
                </wp:positionH>
                <wp:positionV relativeFrom="paragraph">
                  <wp:posOffset>-37465</wp:posOffset>
                </wp:positionV>
                <wp:extent cx="697825" cy="548610"/>
                <wp:effectExtent l="25400" t="38100" r="52070" b="48895"/>
                <wp:wrapNone/>
                <wp:docPr id="98" name="Ink 98"/>
                <wp:cNvGraphicFramePr/>
                <a:graphic xmlns:a="http://schemas.openxmlformats.org/drawingml/2006/main">
                  <a:graphicData uri="http://schemas.microsoft.com/office/word/2010/wordprocessingInk">
                    <w14:contentPart bwMode="auto" r:id="rId95">
                      <w14:nvContentPartPr>
                        <w14:cNvContentPartPr/>
                      </w14:nvContentPartPr>
                      <w14:xfrm>
                        <a:off x="0" y="0"/>
                        <a:ext cx="697825" cy="548610"/>
                      </w14:xfrm>
                    </w14:contentPart>
                  </a:graphicData>
                </a:graphic>
              </wp:anchor>
            </w:drawing>
          </mc:Choice>
          <mc:Fallback xmlns:w16="http://schemas.microsoft.com/office/word/2018/wordml" xmlns:w16cex="http://schemas.microsoft.com/office/word/2018/wordml/cex">
            <w:pict>
              <v:shape w14:anchorId="761CE4FD" id="Ink 98" o:spid="_x0000_s1026" type="#_x0000_t75" style="position:absolute;margin-left:322.6pt;margin-top:-3.65pt;width:56.4pt;height:44.6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">
                <v:imagedata r:id="rId96" o:title=""/>
              </v:shape>
            </w:pict>
          </mc:Fallback>
        </mc:AlternateContent>
      </w:r>
      <w:r w:rsidR="00267E26">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D2DA9"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4D13B5">
            <w:pPr>
              <w:rPr>
                <w:lang w:eastAsia="pt-BR"/>
              </w:rPr>
            </w:pPr>
            <w:bookmarkStart w:id="167" w:name="_Ref55011605"/>
            <w:bookmarkStart w:id="168" w:name="_Ref55011600"/>
          </w:p>
        </w:tc>
        <w:tc>
          <w:tcPr>
            <w:tcW w:w="160" w:type="dxa"/>
            <w:noWrap/>
            <w:hideMark/>
          </w:tcPr>
          <w:p w14:paraId="012D67BB"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F11C51"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DD82FC9"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79AE0796"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2465EFF8"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5B3B4EA"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0A305B37"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6</w:t>
            </w:r>
          </w:p>
        </w:tc>
        <w:tc>
          <w:tcPr>
            <w:tcW w:w="160" w:type="dxa"/>
            <w:noWrap/>
            <w:hideMark/>
          </w:tcPr>
          <w:p w14:paraId="7C27F729"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7</w:t>
            </w:r>
          </w:p>
        </w:tc>
        <w:tc>
          <w:tcPr>
            <w:tcW w:w="160" w:type="dxa"/>
            <w:noWrap/>
            <w:hideMark/>
          </w:tcPr>
          <w:p w14:paraId="2441EA37"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0FC2FF73"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46CE8C7C"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CF0433D"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28508554"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2</w:t>
            </w:r>
          </w:p>
        </w:tc>
        <w:tc>
          <w:tcPr>
            <w:tcW w:w="160" w:type="dxa"/>
            <w:noWrap/>
            <w:hideMark/>
          </w:tcPr>
          <w:p w14:paraId="3417BF42"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3</w:t>
            </w:r>
          </w:p>
        </w:tc>
        <w:tc>
          <w:tcPr>
            <w:tcW w:w="160" w:type="dxa"/>
            <w:noWrap/>
            <w:hideMark/>
          </w:tcPr>
          <w:p w14:paraId="0E11155B"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4</w:t>
            </w:r>
          </w:p>
        </w:tc>
        <w:tc>
          <w:tcPr>
            <w:tcW w:w="160" w:type="dxa"/>
            <w:noWrap/>
            <w:hideMark/>
          </w:tcPr>
          <w:p w14:paraId="406CF763"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5</w:t>
            </w:r>
          </w:p>
        </w:tc>
        <w:tc>
          <w:tcPr>
            <w:tcW w:w="160" w:type="dxa"/>
            <w:noWrap/>
            <w:hideMark/>
          </w:tcPr>
          <w:p w14:paraId="2F5B54B4"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6</w:t>
            </w:r>
          </w:p>
        </w:tc>
        <w:tc>
          <w:tcPr>
            <w:tcW w:w="160" w:type="dxa"/>
            <w:noWrap/>
            <w:hideMark/>
          </w:tcPr>
          <w:p w14:paraId="5DCD38A8"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7</w:t>
            </w:r>
          </w:p>
        </w:tc>
        <w:tc>
          <w:tcPr>
            <w:tcW w:w="160" w:type="dxa"/>
            <w:noWrap/>
            <w:hideMark/>
          </w:tcPr>
          <w:p w14:paraId="250378DF"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8</w:t>
            </w:r>
          </w:p>
        </w:tc>
        <w:tc>
          <w:tcPr>
            <w:tcW w:w="160" w:type="dxa"/>
            <w:noWrap/>
            <w:hideMark/>
          </w:tcPr>
          <w:p w14:paraId="1140D5D0"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9</w:t>
            </w:r>
          </w:p>
        </w:tc>
        <w:tc>
          <w:tcPr>
            <w:tcW w:w="160" w:type="dxa"/>
            <w:noWrap/>
            <w:hideMark/>
          </w:tcPr>
          <w:p w14:paraId="7F573505"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0</w:t>
            </w:r>
          </w:p>
        </w:tc>
        <w:tc>
          <w:tcPr>
            <w:tcW w:w="160" w:type="dxa"/>
            <w:noWrap/>
            <w:hideMark/>
          </w:tcPr>
          <w:p w14:paraId="4F9A0451"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1</w:t>
            </w:r>
          </w:p>
        </w:tc>
        <w:tc>
          <w:tcPr>
            <w:tcW w:w="160" w:type="dxa"/>
            <w:noWrap/>
            <w:hideMark/>
          </w:tcPr>
          <w:p w14:paraId="62A468DF"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2</w:t>
            </w:r>
          </w:p>
        </w:tc>
        <w:tc>
          <w:tcPr>
            <w:tcW w:w="160" w:type="dxa"/>
            <w:noWrap/>
            <w:hideMark/>
          </w:tcPr>
          <w:p w14:paraId="58581DDC"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3</w:t>
            </w:r>
          </w:p>
        </w:tc>
        <w:tc>
          <w:tcPr>
            <w:tcW w:w="160" w:type="dxa"/>
            <w:noWrap/>
            <w:hideMark/>
          </w:tcPr>
          <w:p w14:paraId="477E5B83"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4</w:t>
            </w:r>
          </w:p>
        </w:tc>
        <w:tc>
          <w:tcPr>
            <w:tcW w:w="160" w:type="dxa"/>
            <w:noWrap/>
            <w:hideMark/>
          </w:tcPr>
          <w:p w14:paraId="55897B38"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5</w:t>
            </w:r>
          </w:p>
        </w:tc>
        <w:tc>
          <w:tcPr>
            <w:tcW w:w="160" w:type="dxa"/>
            <w:noWrap/>
            <w:hideMark/>
          </w:tcPr>
          <w:p w14:paraId="1648E9E4"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6</w:t>
            </w:r>
          </w:p>
        </w:tc>
        <w:tc>
          <w:tcPr>
            <w:tcW w:w="160" w:type="dxa"/>
            <w:noWrap/>
            <w:hideMark/>
          </w:tcPr>
          <w:p w14:paraId="06417B71"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7</w:t>
            </w:r>
          </w:p>
        </w:tc>
        <w:tc>
          <w:tcPr>
            <w:tcW w:w="160" w:type="dxa"/>
            <w:noWrap/>
            <w:hideMark/>
          </w:tcPr>
          <w:p w14:paraId="19294697"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8</w:t>
            </w:r>
          </w:p>
        </w:tc>
        <w:tc>
          <w:tcPr>
            <w:tcW w:w="160" w:type="dxa"/>
            <w:noWrap/>
            <w:hideMark/>
          </w:tcPr>
          <w:p w14:paraId="5F85CC98"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9</w:t>
            </w:r>
          </w:p>
        </w:tc>
        <w:tc>
          <w:tcPr>
            <w:tcW w:w="160" w:type="dxa"/>
            <w:noWrap/>
            <w:hideMark/>
          </w:tcPr>
          <w:p w14:paraId="2B06D6D6"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0</w:t>
            </w:r>
          </w:p>
        </w:tc>
        <w:tc>
          <w:tcPr>
            <w:tcW w:w="160" w:type="dxa"/>
            <w:noWrap/>
            <w:hideMark/>
          </w:tcPr>
          <w:p w14:paraId="406C8DA2"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1</w:t>
            </w:r>
          </w:p>
        </w:tc>
        <w:tc>
          <w:tcPr>
            <w:tcW w:w="160" w:type="dxa"/>
            <w:noWrap/>
            <w:hideMark/>
          </w:tcPr>
          <w:p w14:paraId="1F825B0B"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2</w:t>
            </w:r>
          </w:p>
        </w:tc>
        <w:tc>
          <w:tcPr>
            <w:tcW w:w="160" w:type="dxa"/>
            <w:noWrap/>
            <w:hideMark/>
          </w:tcPr>
          <w:p w14:paraId="66EB6AA5"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3</w:t>
            </w:r>
          </w:p>
        </w:tc>
        <w:tc>
          <w:tcPr>
            <w:tcW w:w="160" w:type="dxa"/>
            <w:noWrap/>
            <w:hideMark/>
          </w:tcPr>
          <w:p w14:paraId="706717E0"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4</w:t>
            </w:r>
          </w:p>
        </w:tc>
        <w:tc>
          <w:tcPr>
            <w:tcW w:w="160" w:type="dxa"/>
            <w:noWrap/>
            <w:hideMark/>
          </w:tcPr>
          <w:p w14:paraId="3E0BE7B5"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5</w:t>
            </w:r>
          </w:p>
        </w:tc>
        <w:tc>
          <w:tcPr>
            <w:tcW w:w="160" w:type="dxa"/>
            <w:noWrap/>
            <w:hideMark/>
          </w:tcPr>
          <w:p w14:paraId="69C4E3FE"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6</w:t>
            </w:r>
          </w:p>
        </w:tc>
        <w:tc>
          <w:tcPr>
            <w:tcW w:w="160" w:type="dxa"/>
            <w:noWrap/>
            <w:hideMark/>
          </w:tcPr>
          <w:p w14:paraId="416B6DED"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7</w:t>
            </w:r>
          </w:p>
        </w:tc>
        <w:tc>
          <w:tcPr>
            <w:tcW w:w="160" w:type="dxa"/>
            <w:noWrap/>
            <w:hideMark/>
          </w:tcPr>
          <w:p w14:paraId="5164F117"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8</w:t>
            </w:r>
          </w:p>
        </w:tc>
        <w:tc>
          <w:tcPr>
            <w:tcW w:w="160" w:type="dxa"/>
            <w:noWrap/>
            <w:hideMark/>
          </w:tcPr>
          <w:p w14:paraId="2881F0F3" w14:textId="77777777" w:rsidR="00205C38" w:rsidRPr="00205C38" w:rsidRDefault="00205C38" w:rsidP="00A46E2F">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9</w:t>
            </w:r>
          </w:p>
        </w:tc>
      </w:tr>
      <w:tr w:rsidR="00FD2DA9"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A46E2F">
            <w:pPr>
              <w:rPr>
                <w:lang w:eastAsia="pt-BR"/>
              </w:rPr>
            </w:pPr>
            <w:r w:rsidRPr="00205C38">
              <w:rPr>
                <w:lang w:eastAsia="pt-BR"/>
              </w:rPr>
              <w:t>0</w:t>
            </w:r>
          </w:p>
        </w:tc>
        <w:tc>
          <w:tcPr>
            <w:tcW w:w="160" w:type="dxa"/>
            <w:noWrap/>
            <w:hideMark/>
          </w:tcPr>
          <w:p w14:paraId="041AD9D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246E7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AF99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A5CF1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068D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11AC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4D44C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550D4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EBBF2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110AF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DE90B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3181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A0397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987E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6EDA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BD20B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E00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9461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77BE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E537D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9BD21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F71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8CACC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D7D0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23F8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8ACFB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4E8A0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10ED8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75317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8029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748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4BAC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DD13E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51F2B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DA2AB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A61B4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7065D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0042D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1152D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A35A5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A46E2F">
            <w:pPr>
              <w:rPr>
                <w:lang w:eastAsia="pt-BR"/>
              </w:rPr>
            </w:pPr>
            <w:r w:rsidRPr="00205C38">
              <w:rPr>
                <w:lang w:eastAsia="pt-BR"/>
              </w:rPr>
              <w:t>1</w:t>
            </w:r>
          </w:p>
        </w:tc>
        <w:tc>
          <w:tcPr>
            <w:tcW w:w="160" w:type="dxa"/>
            <w:noWrap/>
            <w:hideMark/>
          </w:tcPr>
          <w:p w14:paraId="17F5988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D0E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0027E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0797A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2515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08393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9054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9C0AA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5243D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0B93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CF2C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F8A34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29CACD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9F8A0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7FD5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7279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25C6C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47D01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067EE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3F7CF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B1FF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F75FE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A276B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54D38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432EA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61328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D376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3FF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9945F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1D331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E2C4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35BD1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319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ECA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0F224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A1F20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CFBF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FD141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F8147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36D55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A46E2F">
            <w:pPr>
              <w:rPr>
                <w:lang w:eastAsia="pt-BR"/>
              </w:rPr>
            </w:pPr>
            <w:r w:rsidRPr="00205C38">
              <w:rPr>
                <w:lang w:eastAsia="pt-BR"/>
              </w:rPr>
              <w:t>2</w:t>
            </w:r>
          </w:p>
        </w:tc>
        <w:tc>
          <w:tcPr>
            <w:tcW w:w="160" w:type="dxa"/>
            <w:noWrap/>
            <w:hideMark/>
          </w:tcPr>
          <w:p w14:paraId="397F993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24FC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09557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217A7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633FC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91AE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F1600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FE4F9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3FA27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4907A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64E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F9175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011F9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425225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4539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7300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6A5F8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DF6F7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5307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1B45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FC5A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F121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564E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BCD16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B9397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DDC7F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4E45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0CEC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98A9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D9D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E84B6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A2562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D03A4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7EE6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6121D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5BC85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265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94DE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4D775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E76E2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A46E2F">
            <w:pPr>
              <w:rPr>
                <w:lang w:eastAsia="pt-BR"/>
              </w:rPr>
            </w:pPr>
            <w:r w:rsidRPr="00205C38">
              <w:rPr>
                <w:lang w:eastAsia="pt-BR"/>
              </w:rPr>
              <w:t>3</w:t>
            </w:r>
          </w:p>
        </w:tc>
        <w:tc>
          <w:tcPr>
            <w:tcW w:w="160" w:type="dxa"/>
            <w:noWrap/>
            <w:hideMark/>
          </w:tcPr>
          <w:p w14:paraId="5FD113C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F010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AE72D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7F7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5DA94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5191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0F3AB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CC91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CB30D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CF4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766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49F3D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1D975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42C81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02964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D360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1EA8E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1567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9E08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B1C80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5425D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3B71E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8DA6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6BD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D9377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30EFA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687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560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A041C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07629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D9CF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B510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3F395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70880F0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B6725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4E31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C916A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7CC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7D7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18976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A46E2F">
            <w:pPr>
              <w:rPr>
                <w:lang w:eastAsia="pt-BR"/>
              </w:rPr>
            </w:pPr>
            <w:r w:rsidRPr="00205C38">
              <w:rPr>
                <w:lang w:eastAsia="pt-BR"/>
              </w:rPr>
              <w:t>4</w:t>
            </w:r>
          </w:p>
        </w:tc>
        <w:tc>
          <w:tcPr>
            <w:tcW w:w="160" w:type="dxa"/>
            <w:noWrap/>
            <w:hideMark/>
          </w:tcPr>
          <w:p w14:paraId="7510E5F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53D0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77B9D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20F83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DE6B8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CF2FC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6969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F6677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EBAC6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40B38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34BF1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93251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0331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82B0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51E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4F77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8631B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72E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BDD7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B0EB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216EE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A98D7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58C9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1030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664E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29D13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4C79B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E5F4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D6A53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8C200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B523C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2A597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B711B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2F20A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5511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0564D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AFC8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B782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1BAA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5A00E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A46E2F">
            <w:pPr>
              <w:rPr>
                <w:lang w:eastAsia="pt-BR"/>
              </w:rPr>
            </w:pPr>
            <w:r w:rsidRPr="00205C38">
              <w:rPr>
                <w:lang w:eastAsia="pt-BR"/>
              </w:rPr>
              <w:t>5</w:t>
            </w:r>
          </w:p>
        </w:tc>
        <w:tc>
          <w:tcPr>
            <w:tcW w:w="160" w:type="dxa"/>
            <w:noWrap/>
            <w:hideMark/>
          </w:tcPr>
          <w:p w14:paraId="1DC2535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03EF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12372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D9A94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40F7A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69346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0C4D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13768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B77DE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64C9D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A1658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BFB22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21CB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52B397A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CEBED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BDC4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F578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8DC31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8121A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635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06EE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32A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90A94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AFCD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83455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7BDA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449A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89464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5B0D9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25C30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B7EDF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2FD67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43A1F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A981E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80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FF9C1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148AE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21AAB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E1BE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A1FB7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A46E2F">
            <w:pPr>
              <w:rPr>
                <w:lang w:eastAsia="pt-BR"/>
              </w:rPr>
            </w:pPr>
            <w:r w:rsidRPr="00205C38">
              <w:rPr>
                <w:lang w:eastAsia="pt-BR"/>
              </w:rPr>
              <w:t>6</w:t>
            </w:r>
          </w:p>
        </w:tc>
        <w:tc>
          <w:tcPr>
            <w:tcW w:w="160" w:type="dxa"/>
            <w:noWrap/>
            <w:hideMark/>
          </w:tcPr>
          <w:p w14:paraId="3684D67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244F1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FB50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5D05B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B21BD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314C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A19C1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EE113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177C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157D9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80C85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93EAA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D281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17A8A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3EF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B2BFA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6F6AC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FE02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2646A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71476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C8F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9DDF5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8D910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1888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F1B0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1CA4A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E63F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10133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BD79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3366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ABA7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4974A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0DA70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D88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63DC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AD69F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C60A4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59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6291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82187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A46E2F">
            <w:pPr>
              <w:rPr>
                <w:lang w:eastAsia="pt-BR"/>
              </w:rPr>
            </w:pPr>
            <w:r w:rsidRPr="00205C38">
              <w:rPr>
                <w:lang w:eastAsia="pt-BR"/>
              </w:rPr>
              <w:t>7</w:t>
            </w:r>
          </w:p>
        </w:tc>
        <w:tc>
          <w:tcPr>
            <w:tcW w:w="160" w:type="dxa"/>
            <w:noWrap/>
            <w:hideMark/>
          </w:tcPr>
          <w:p w14:paraId="3D9368A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21E64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CA41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80B05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FA089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7926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27FFD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F8C9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11456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FBA3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77BE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189E3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B5D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C9906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B5BBF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F82EC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271F1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FD7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57F6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D650C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E6273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7ADD3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85735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A62A0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A6C6C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2391C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9CA44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75D5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A382E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E1C4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4190A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6748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C0A1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FBCD4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EB16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E86E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1991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B216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6D7E0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C36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A46E2F">
            <w:pPr>
              <w:rPr>
                <w:lang w:eastAsia="pt-BR"/>
              </w:rPr>
            </w:pPr>
            <w:r w:rsidRPr="00205C38">
              <w:rPr>
                <w:lang w:eastAsia="pt-BR"/>
              </w:rPr>
              <w:t>8</w:t>
            </w:r>
          </w:p>
        </w:tc>
        <w:tc>
          <w:tcPr>
            <w:tcW w:w="160" w:type="dxa"/>
            <w:noWrap/>
            <w:hideMark/>
          </w:tcPr>
          <w:p w14:paraId="560DF6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58AE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EA65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0637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5DDB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B6D85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968A4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4390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15453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0C61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0E49B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F5C0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E980E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234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B30F8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7709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56C2F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83735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C03F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0887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5F715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8B7D4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51FDD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84BE6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A762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46B9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01935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7E75F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0DD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CF7CD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5C5A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ABBD2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8471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F707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EB3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50E6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6425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BAA9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FB67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CDB99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A46E2F">
            <w:pPr>
              <w:rPr>
                <w:lang w:eastAsia="pt-BR"/>
              </w:rPr>
            </w:pPr>
            <w:r w:rsidRPr="00205C38">
              <w:rPr>
                <w:lang w:eastAsia="pt-BR"/>
              </w:rPr>
              <w:t>9</w:t>
            </w:r>
          </w:p>
        </w:tc>
        <w:tc>
          <w:tcPr>
            <w:tcW w:w="160" w:type="dxa"/>
            <w:noWrap/>
            <w:hideMark/>
          </w:tcPr>
          <w:p w14:paraId="70250DD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913FF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506DA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8B87F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EC08F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1FC2D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2A24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982E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B5B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A63C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B1A1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832C8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0301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5271F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EB221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B4E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33047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06B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4DF2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55FFD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C2F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F8016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5AA26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166A3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F6CF4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7A88D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E0AD3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61322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CCE31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30F80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7ABA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7156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FEFA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DE3A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73A35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4DE5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57D54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9E8E5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C7864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7665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A46E2F">
            <w:pPr>
              <w:rPr>
                <w:lang w:eastAsia="pt-BR"/>
              </w:rPr>
            </w:pPr>
            <w:r w:rsidRPr="00205C38">
              <w:rPr>
                <w:lang w:eastAsia="pt-BR"/>
              </w:rPr>
              <w:t>10</w:t>
            </w:r>
          </w:p>
        </w:tc>
        <w:tc>
          <w:tcPr>
            <w:tcW w:w="160" w:type="dxa"/>
            <w:noWrap/>
            <w:hideMark/>
          </w:tcPr>
          <w:p w14:paraId="18BB2ED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1CC8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10DEC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3FD39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D48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D7E6A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7C4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FC81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AB94C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78B87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49A3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0E1E5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E3EA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A75B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71D40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DFC32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D47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AE0EF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819F2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C3918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3CE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F77DC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A171E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9B2AE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533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E7104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68C04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0BA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BCF7C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AA5F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3F088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6AAD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4A96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23060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BADF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3E7C2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DDB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51713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70032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591E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A46E2F">
            <w:pPr>
              <w:rPr>
                <w:lang w:eastAsia="pt-BR"/>
              </w:rPr>
            </w:pPr>
            <w:r w:rsidRPr="00205C38">
              <w:rPr>
                <w:lang w:eastAsia="pt-BR"/>
              </w:rPr>
              <w:t>11</w:t>
            </w:r>
          </w:p>
        </w:tc>
        <w:tc>
          <w:tcPr>
            <w:tcW w:w="160" w:type="dxa"/>
            <w:noWrap/>
            <w:hideMark/>
          </w:tcPr>
          <w:p w14:paraId="5DD253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949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D2BBD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7C6F4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C6111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89B9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96B00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C4D2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8524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59E2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40C90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6DB0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3BB8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DDFFF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B24D8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53FF6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797B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89140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D2150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7D88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4AF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3555B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26928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D0AD8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9E9F9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5E160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F51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7891F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4F97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63155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355D3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E8B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9FC63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82EAE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7A034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DD45C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CA2A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D8AF9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8D5521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BBA14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A46E2F">
            <w:pPr>
              <w:rPr>
                <w:lang w:eastAsia="pt-BR"/>
              </w:rPr>
            </w:pPr>
            <w:r w:rsidRPr="00205C38">
              <w:rPr>
                <w:lang w:eastAsia="pt-BR"/>
              </w:rPr>
              <w:t>12</w:t>
            </w:r>
          </w:p>
        </w:tc>
        <w:tc>
          <w:tcPr>
            <w:tcW w:w="160" w:type="dxa"/>
            <w:noWrap/>
            <w:hideMark/>
          </w:tcPr>
          <w:p w14:paraId="01A732E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58F86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3D4BA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BFD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812CE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A5804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366BB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CEED5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744D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D67E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48FE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61540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7EC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84</w:t>
            </w:r>
          </w:p>
        </w:tc>
        <w:tc>
          <w:tcPr>
            <w:tcW w:w="160" w:type="dxa"/>
            <w:noWrap/>
            <w:hideMark/>
          </w:tcPr>
          <w:p w14:paraId="456D99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B4F59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DE20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E14969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E1B7F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5B062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B8F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4FE1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5676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37ACF20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CCAF1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5A49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877F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F4A1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A753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00B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BDC7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632C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67AD5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71349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78FBBD8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3C09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20FA3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2BC5D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522D0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7E96A1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47B5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A46E2F">
            <w:pPr>
              <w:rPr>
                <w:lang w:eastAsia="pt-BR"/>
              </w:rPr>
            </w:pPr>
            <w:r w:rsidRPr="00205C38">
              <w:rPr>
                <w:lang w:eastAsia="pt-BR"/>
              </w:rPr>
              <w:t>13</w:t>
            </w:r>
          </w:p>
        </w:tc>
        <w:tc>
          <w:tcPr>
            <w:tcW w:w="160" w:type="dxa"/>
            <w:noWrap/>
            <w:hideMark/>
          </w:tcPr>
          <w:p w14:paraId="0A4C139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738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7DCA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B7F39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8BF4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9F9F8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B8AF0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1E77A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E0332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174CF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EF711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1B0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62A87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E5BFB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7905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69256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CDE64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07C1D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3B6E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ACDAC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516E0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7517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FE43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2730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A6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5E03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472C9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686C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EE608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A172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5F8A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1B45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E0C0A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4CA0D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C312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A898E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EB3C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44B03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29FC2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B8F3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A46E2F">
            <w:pPr>
              <w:rPr>
                <w:lang w:eastAsia="pt-BR"/>
              </w:rPr>
            </w:pPr>
            <w:r w:rsidRPr="00205C38">
              <w:rPr>
                <w:lang w:eastAsia="pt-BR"/>
              </w:rPr>
              <w:t>14</w:t>
            </w:r>
          </w:p>
        </w:tc>
        <w:tc>
          <w:tcPr>
            <w:tcW w:w="160" w:type="dxa"/>
            <w:noWrap/>
            <w:hideMark/>
          </w:tcPr>
          <w:p w14:paraId="3957075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C100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40DA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120AA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02A9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DE04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6BC7B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D90E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1F297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7768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DA016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741A9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2CF4C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7AC5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5C7A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C10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5AE5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2C719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0E268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E8513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80C5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96E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F46D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0D7A2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14E28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43D2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E7ABB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B359E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8DE0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DBC4E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CA76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4E248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DD403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555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E388D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064BA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91C09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96B9D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494D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FFD2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A46E2F">
            <w:pPr>
              <w:rPr>
                <w:lang w:eastAsia="pt-BR"/>
              </w:rPr>
            </w:pPr>
            <w:r w:rsidRPr="00205C38">
              <w:rPr>
                <w:lang w:eastAsia="pt-BR"/>
              </w:rPr>
              <w:t>15</w:t>
            </w:r>
          </w:p>
        </w:tc>
        <w:tc>
          <w:tcPr>
            <w:tcW w:w="160" w:type="dxa"/>
            <w:noWrap/>
            <w:hideMark/>
          </w:tcPr>
          <w:p w14:paraId="5CFB421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24516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5330A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7E9A3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FDD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6C15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04A5B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5709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1F8B3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2B6D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0669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14A22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9D881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64</w:t>
            </w:r>
          </w:p>
        </w:tc>
        <w:tc>
          <w:tcPr>
            <w:tcW w:w="160" w:type="dxa"/>
            <w:noWrap/>
            <w:hideMark/>
          </w:tcPr>
          <w:p w14:paraId="167B812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1572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C83D1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3CDCAB2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9E73B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CA4C6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27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7B42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66A2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37F23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7A229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8E61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A2ED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F2D6C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560E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2C43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2E9DC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683B7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EA32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5848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723A10D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A44A1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A38B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1F2D8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21AA5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18FDA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B716B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A46E2F">
            <w:pPr>
              <w:rPr>
                <w:lang w:eastAsia="pt-BR"/>
              </w:rPr>
            </w:pPr>
            <w:r w:rsidRPr="00205C38">
              <w:rPr>
                <w:lang w:eastAsia="pt-BR"/>
              </w:rPr>
              <w:t>16</w:t>
            </w:r>
          </w:p>
        </w:tc>
        <w:tc>
          <w:tcPr>
            <w:tcW w:w="160" w:type="dxa"/>
            <w:noWrap/>
            <w:hideMark/>
          </w:tcPr>
          <w:p w14:paraId="1FF3856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2502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DAED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DBB33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777B3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BE708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EECCF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392FB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E8441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89F51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8B293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860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67233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BEE7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F58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3BA5E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818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4A5A2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5D2AF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556B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1B706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B52B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57F9D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856B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C296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22C94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912BB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480EA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664B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6372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28EA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C3BC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2F86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4E722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7D9A0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A0A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CC5C2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F7C7F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C018D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86BB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A46E2F">
            <w:pPr>
              <w:rPr>
                <w:lang w:eastAsia="pt-BR"/>
              </w:rPr>
            </w:pPr>
            <w:r w:rsidRPr="00205C38">
              <w:rPr>
                <w:lang w:eastAsia="pt-BR"/>
              </w:rPr>
              <w:t>17</w:t>
            </w:r>
          </w:p>
        </w:tc>
        <w:tc>
          <w:tcPr>
            <w:tcW w:w="160" w:type="dxa"/>
            <w:noWrap/>
            <w:hideMark/>
          </w:tcPr>
          <w:p w14:paraId="3CE12C4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6BE52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1CDD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2D3C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0339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D05CC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3472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DAAB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9AF89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3F5E9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1DC23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B0AA9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8E6C2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D7FE9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DD7D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5D504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5FDDAE9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80189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3D5AF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D768F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348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A0A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445DC10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C2FFD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DE7E5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21DF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422F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9EF55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37C62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B8B58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9F33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94244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4174F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030FD2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6C775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2B2AF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1BE5E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4E994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5BA0B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30B8D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A46E2F">
            <w:pPr>
              <w:rPr>
                <w:lang w:eastAsia="pt-BR"/>
              </w:rPr>
            </w:pPr>
            <w:r w:rsidRPr="00205C38">
              <w:rPr>
                <w:lang w:eastAsia="pt-BR"/>
              </w:rPr>
              <w:t>18</w:t>
            </w:r>
          </w:p>
        </w:tc>
        <w:tc>
          <w:tcPr>
            <w:tcW w:w="160" w:type="dxa"/>
            <w:noWrap/>
            <w:hideMark/>
          </w:tcPr>
          <w:p w14:paraId="65EC4DA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6B0BC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AEC50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976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C7BE5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DE049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621D4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9BDC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3443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D4E5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367C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00C2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9F71D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DE082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AFCC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15FC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F503B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9BEE2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0B246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7F868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831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68050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6B8C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3AE00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B1B94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1C890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1443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62725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C9E36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4BD4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34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11B49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48D0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65575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D42D7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E058E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EDAA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D6F8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0863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E886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A46E2F">
            <w:pPr>
              <w:rPr>
                <w:lang w:eastAsia="pt-BR"/>
              </w:rPr>
            </w:pPr>
            <w:r w:rsidRPr="00205C38">
              <w:rPr>
                <w:lang w:eastAsia="pt-BR"/>
              </w:rPr>
              <w:t>19</w:t>
            </w:r>
          </w:p>
        </w:tc>
        <w:tc>
          <w:tcPr>
            <w:tcW w:w="160" w:type="dxa"/>
            <w:noWrap/>
            <w:hideMark/>
          </w:tcPr>
          <w:p w14:paraId="408DA75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8D53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8BC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6F0CA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459E9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1CF9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E67BD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9138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E040D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248D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41B2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71769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E474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616E3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CF3F9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C7D32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4FD7C8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01C3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665E0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318D9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12381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FEC0D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37F27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C645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832E0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9EF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B4FD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B689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674A6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9D64E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358A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1591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645B2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0A4B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0CABC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26173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5FF8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39011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EB8C6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76E6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A46E2F">
            <w:pPr>
              <w:rPr>
                <w:lang w:eastAsia="pt-BR"/>
              </w:rPr>
            </w:pPr>
            <w:r w:rsidRPr="00205C38">
              <w:rPr>
                <w:lang w:eastAsia="pt-BR"/>
              </w:rPr>
              <w:t>20</w:t>
            </w:r>
          </w:p>
        </w:tc>
        <w:tc>
          <w:tcPr>
            <w:tcW w:w="160" w:type="dxa"/>
            <w:noWrap/>
            <w:hideMark/>
          </w:tcPr>
          <w:p w14:paraId="66CC60B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A65E1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75430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98F1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1ED6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ADABA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A050E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4CC9B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E27D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F23D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B8EB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DED70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AF0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1EB50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1371D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01E8B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4A92F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F60F8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BEDEF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BE47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F9BC4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B87EA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EBF2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572A4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FCF49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3F9A1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06893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CBEE2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C5E2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5E8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47F6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08163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4A063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3DC4C1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5FAA0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09C34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9454C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84362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098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BD6E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A46E2F">
            <w:pPr>
              <w:rPr>
                <w:lang w:eastAsia="pt-BR"/>
              </w:rPr>
            </w:pPr>
            <w:r w:rsidRPr="00205C38">
              <w:rPr>
                <w:lang w:eastAsia="pt-BR"/>
              </w:rPr>
              <w:t>21</w:t>
            </w:r>
          </w:p>
        </w:tc>
        <w:tc>
          <w:tcPr>
            <w:tcW w:w="160" w:type="dxa"/>
            <w:noWrap/>
            <w:hideMark/>
          </w:tcPr>
          <w:p w14:paraId="372A53D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DF051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354F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6E78B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01A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615E5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C7D5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10DDE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1EA1D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339FA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80AEB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BCB0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CBF38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4AFBA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A42B2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174A1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4D81F13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F2F1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8F09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5E2D8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05552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A0B38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F140D4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DF7F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2FA2B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821F5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F95D2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7716A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ADDA9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A6BFE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1D93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9D782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6AA5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769173F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1BC47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4C15E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F19D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2C975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B7EF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767E1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A46E2F">
            <w:pPr>
              <w:rPr>
                <w:lang w:eastAsia="pt-BR"/>
              </w:rPr>
            </w:pPr>
            <w:r w:rsidRPr="00205C38">
              <w:rPr>
                <w:lang w:eastAsia="pt-BR"/>
              </w:rPr>
              <w:t>22</w:t>
            </w:r>
          </w:p>
        </w:tc>
        <w:tc>
          <w:tcPr>
            <w:tcW w:w="160" w:type="dxa"/>
            <w:noWrap/>
            <w:hideMark/>
          </w:tcPr>
          <w:p w14:paraId="30A9E46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AD004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F0F6C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3890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08AFC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4C13B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9E77E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AB9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69A1D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736CC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220CA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C39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3B9E9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3FD5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8313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84FE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27F17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678A2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2B897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45031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93EB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B435E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1E2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6A6F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BF82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08151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DA0D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B04C9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78348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84AE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38CD8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30F2A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D8F4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1BFD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9A6CE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4FEDA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5CC11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68434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9F64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99C27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A46E2F">
            <w:pPr>
              <w:rPr>
                <w:lang w:eastAsia="pt-BR"/>
              </w:rPr>
            </w:pPr>
            <w:r w:rsidRPr="00205C38">
              <w:rPr>
                <w:lang w:eastAsia="pt-BR"/>
              </w:rPr>
              <w:t>23</w:t>
            </w:r>
          </w:p>
        </w:tc>
        <w:tc>
          <w:tcPr>
            <w:tcW w:w="160" w:type="dxa"/>
            <w:noWrap/>
            <w:hideMark/>
          </w:tcPr>
          <w:p w14:paraId="3221D1A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41FF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B716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3AE72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C3398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82F9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A0630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04543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1FBD2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BF6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C4002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7A0C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0CC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D80BF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50CA3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6B849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EC972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3FA76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05687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848AF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D436B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43F68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555703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BD9E6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73B64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23C2B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1BDE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FDF9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1DAE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37C67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C5379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F37C5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1A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F52A6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68AE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05B75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57ADD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B604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C4527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D3AC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A46E2F">
            <w:pPr>
              <w:rPr>
                <w:lang w:eastAsia="pt-BR"/>
              </w:rPr>
            </w:pPr>
            <w:r w:rsidRPr="00205C38">
              <w:rPr>
                <w:lang w:eastAsia="pt-BR"/>
              </w:rPr>
              <w:t>24</w:t>
            </w:r>
          </w:p>
        </w:tc>
        <w:tc>
          <w:tcPr>
            <w:tcW w:w="160" w:type="dxa"/>
            <w:noWrap/>
            <w:hideMark/>
          </w:tcPr>
          <w:p w14:paraId="383D851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81D5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F9BBB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A2342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B8184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895B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881E5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F8A4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79E8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9074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8A95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E4A51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9EA90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w:t>
            </w:r>
          </w:p>
        </w:tc>
        <w:tc>
          <w:tcPr>
            <w:tcW w:w="160" w:type="dxa"/>
            <w:noWrap/>
            <w:hideMark/>
          </w:tcPr>
          <w:p w14:paraId="28C6DE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5BBBD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43313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C468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E5BAD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3E97C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50E7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7E81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EFF33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51EFD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6B4F7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D571A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7406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EEBCF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D3E1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B744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7A5C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10683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D48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BFA4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1CE2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34276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D9A9F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9232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A61CC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ABE6E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6CEA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A46E2F">
            <w:pPr>
              <w:rPr>
                <w:lang w:eastAsia="pt-BR"/>
              </w:rPr>
            </w:pPr>
            <w:r w:rsidRPr="00205C38">
              <w:rPr>
                <w:lang w:eastAsia="pt-BR"/>
              </w:rPr>
              <w:t>25</w:t>
            </w:r>
          </w:p>
        </w:tc>
        <w:tc>
          <w:tcPr>
            <w:tcW w:w="160" w:type="dxa"/>
            <w:noWrap/>
            <w:hideMark/>
          </w:tcPr>
          <w:p w14:paraId="34A4D8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FFA35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2AEA1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92B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3A96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6F1B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92F74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245E7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47E93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C9FC5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2023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36A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EC22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FFB13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3D90C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7CBF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88292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A0A5E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0845E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6DE23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B4B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E1A44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596704A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29D5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C0B9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556BD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16AB4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B4FDD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7BB69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17A3C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F1FD1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87AE2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30001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80D6A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7FCD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BB01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4EBF4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0D536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46327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B168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A46E2F">
            <w:pPr>
              <w:rPr>
                <w:lang w:eastAsia="pt-BR"/>
              </w:rPr>
            </w:pPr>
            <w:r w:rsidRPr="00205C38">
              <w:rPr>
                <w:lang w:eastAsia="pt-BR"/>
              </w:rPr>
              <w:t>26</w:t>
            </w:r>
          </w:p>
        </w:tc>
        <w:tc>
          <w:tcPr>
            <w:tcW w:w="160" w:type="dxa"/>
            <w:noWrap/>
            <w:hideMark/>
          </w:tcPr>
          <w:p w14:paraId="4D462E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8472C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33125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54086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2F4A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000B4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D522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054D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87A2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C277A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75A49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396F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6D2AF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5005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BC05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28A9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F103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1F2D8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2A2C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CBAD7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CAB4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6D203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AC49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495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7A09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87AA0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28FC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3B3B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5D316F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96530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FB5A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D28EB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B9E39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CDAE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4732A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6EFC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7C68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B75EB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B965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6963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A46E2F">
            <w:pPr>
              <w:rPr>
                <w:lang w:eastAsia="pt-BR"/>
              </w:rPr>
            </w:pPr>
            <w:r w:rsidRPr="00205C38">
              <w:rPr>
                <w:lang w:eastAsia="pt-BR"/>
              </w:rPr>
              <w:t>27</w:t>
            </w:r>
          </w:p>
        </w:tc>
        <w:tc>
          <w:tcPr>
            <w:tcW w:w="160" w:type="dxa"/>
            <w:noWrap/>
            <w:hideMark/>
          </w:tcPr>
          <w:p w14:paraId="273CD81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3AC7C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0F7DA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535CE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F2A4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A6FB3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0DA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D88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3E1FE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5A4E0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7091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9639D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35DB2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742620A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C0195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99C52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572D1DD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EB58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E779A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33B62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DF6A2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F93E2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2370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96181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269FD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CFD1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1E68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45E11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26D85E6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AB9B9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7C025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17B7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9AA49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908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BCEE1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F0C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BFF9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7A32A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5295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4013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A46E2F">
            <w:pPr>
              <w:rPr>
                <w:lang w:eastAsia="pt-BR"/>
              </w:rPr>
            </w:pPr>
            <w:r w:rsidRPr="00205C38">
              <w:rPr>
                <w:lang w:eastAsia="pt-BR"/>
              </w:rPr>
              <w:t>28</w:t>
            </w:r>
          </w:p>
        </w:tc>
        <w:tc>
          <w:tcPr>
            <w:tcW w:w="160" w:type="dxa"/>
            <w:noWrap/>
            <w:hideMark/>
          </w:tcPr>
          <w:p w14:paraId="62AD21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AA96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A088B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8A65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02791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BB87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100FD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3D3CF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8CBF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957C5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061D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45A4A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C9B18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AD01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1BB97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5E28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0B4B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513E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E5D6E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2AA0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F25C7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D0F2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F4131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CEC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C63D0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3ED80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F38CB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6A3D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C9C66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CC997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28010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BBA2F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678D2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9F36E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0A5A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3A8EB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80C00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54322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3BE1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6FF7E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A46E2F">
            <w:pPr>
              <w:rPr>
                <w:lang w:eastAsia="pt-BR"/>
              </w:rPr>
            </w:pPr>
            <w:r w:rsidRPr="00205C38">
              <w:rPr>
                <w:lang w:eastAsia="pt-BR"/>
              </w:rPr>
              <w:t>29</w:t>
            </w:r>
          </w:p>
        </w:tc>
        <w:tc>
          <w:tcPr>
            <w:tcW w:w="160" w:type="dxa"/>
            <w:noWrap/>
            <w:hideMark/>
          </w:tcPr>
          <w:p w14:paraId="5196623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43C7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57D70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E135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BB652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24FB8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D38E2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1CC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E13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E286B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65B0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EE882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E97ED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2B37C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1CE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5A79B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FC0B2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43D9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FCB28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B01D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61C8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510B1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22CFF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90039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E612F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7366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1DE6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215D3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0142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4F9C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209D7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4D20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AA93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7B80A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04157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B8149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FA3AE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247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7A1AF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68F09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A46E2F">
            <w:pPr>
              <w:rPr>
                <w:lang w:eastAsia="pt-BR"/>
              </w:rPr>
            </w:pPr>
            <w:r w:rsidRPr="00205C38">
              <w:rPr>
                <w:lang w:eastAsia="pt-BR"/>
              </w:rPr>
              <w:t>30</w:t>
            </w:r>
          </w:p>
        </w:tc>
        <w:tc>
          <w:tcPr>
            <w:tcW w:w="160" w:type="dxa"/>
            <w:noWrap/>
            <w:hideMark/>
          </w:tcPr>
          <w:p w14:paraId="7BBE98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EA22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48DBB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20F9D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E174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6F0A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F2D44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C754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F28F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A2F8E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345F5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3930E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66B5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A206C0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E163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06767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1FADE0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24EB5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64596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74A4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9F2C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41D9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D07E3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6620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BE89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76D6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BC11B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1179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F1C6F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6B52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4C48B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F6B5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163CB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24997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213C2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0DAC0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8CD4F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3EF5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909E2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0F88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A46E2F">
            <w:pPr>
              <w:rPr>
                <w:lang w:eastAsia="pt-BR"/>
              </w:rPr>
            </w:pPr>
            <w:r w:rsidRPr="00205C38">
              <w:rPr>
                <w:lang w:eastAsia="pt-BR"/>
              </w:rPr>
              <w:t>31</w:t>
            </w:r>
          </w:p>
        </w:tc>
        <w:tc>
          <w:tcPr>
            <w:tcW w:w="160" w:type="dxa"/>
            <w:noWrap/>
            <w:hideMark/>
          </w:tcPr>
          <w:p w14:paraId="41CD4A3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A62BC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E94EE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859C6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E387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5922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2EB3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5727C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9EB6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CBE38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3AB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24D2E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AE97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E9A568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F5BDE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83FAD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C2BA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6496F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014D8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07801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ADD8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1940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B9BB6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7EC0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05F76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F0C26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5E7B5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AE08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947EA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BD93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9A35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C4AE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33256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92F19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7830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6A138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7B410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79E1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2DC590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325D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A46E2F">
            <w:pPr>
              <w:rPr>
                <w:lang w:eastAsia="pt-BR"/>
              </w:rPr>
            </w:pPr>
            <w:r w:rsidRPr="00205C38">
              <w:rPr>
                <w:lang w:eastAsia="pt-BR"/>
              </w:rPr>
              <w:t>32</w:t>
            </w:r>
          </w:p>
        </w:tc>
        <w:tc>
          <w:tcPr>
            <w:tcW w:w="160" w:type="dxa"/>
            <w:noWrap/>
            <w:hideMark/>
          </w:tcPr>
          <w:p w14:paraId="3CD8401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EEB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1621C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1A785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803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F02BB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CB254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61643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4F5D6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E881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77AE2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5FDE5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E070F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65B702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EA64A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2353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9</w:t>
            </w:r>
          </w:p>
        </w:tc>
        <w:tc>
          <w:tcPr>
            <w:tcW w:w="160" w:type="dxa"/>
            <w:noWrap/>
            <w:hideMark/>
          </w:tcPr>
          <w:p w14:paraId="1155749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67AC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A923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A94E9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387F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8D79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4589829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4544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28ED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FE1B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F4230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F141D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780E6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D66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E8B9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6DE44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AD85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09A9B6E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DA922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260B5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8E817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08AEA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E213E5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62861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A46E2F">
            <w:pPr>
              <w:rPr>
                <w:lang w:eastAsia="pt-BR"/>
              </w:rPr>
            </w:pPr>
            <w:r w:rsidRPr="00205C38">
              <w:rPr>
                <w:lang w:eastAsia="pt-BR"/>
              </w:rPr>
              <w:t>33</w:t>
            </w:r>
          </w:p>
        </w:tc>
        <w:tc>
          <w:tcPr>
            <w:tcW w:w="160" w:type="dxa"/>
            <w:noWrap/>
            <w:hideMark/>
          </w:tcPr>
          <w:p w14:paraId="4D7260E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FCEDF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42DBD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904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40A91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A388A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BE82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ACD04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F43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9BF3E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853E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E7E2A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EE95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D90E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FB26F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137D9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C6073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0F780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7CCDC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03E4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9175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0C45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F58FE0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16D96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9EB2A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8D55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E0DB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407FB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707AB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20227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BEE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66095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80561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E74BA1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14654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7EACA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2B51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9600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4613B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6EE9C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A46E2F">
            <w:pPr>
              <w:rPr>
                <w:lang w:eastAsia="pt-BR"/>
              </w:rPr>
            </w:pPr>
            <w:r w:rsidRPr="00205C38">
              <w:rPr>
                <w:lang w:eastAsia="pt-BR"/>
              </w:rPr>
              <w:t>34</w:t>
            </w:r>
          </w:p>
        </w:tc>
        <w:tc>
          <w:tcPr>
            <w:tcW w:w="160" w:type="dxa"/>
            <w:noWrap/>
            <w:hideMark/>
          </w:tcPr>
          <w:p w14:paraId="7BC0E7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E4D4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6872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C13D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72518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ADD4B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697A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B477F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6C509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BD03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4F023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1552C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1538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A21329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9E91A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46F33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EC366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EFEF9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C6B2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2C38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05166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390B9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6798"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B5F8B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3CE7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E55FD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9B5BA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18029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291F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99CDC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30A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B4D5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E27C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0C4F92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6B0E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0E153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50CF4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2C0B5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BE5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6F3B3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A46E2F">
            <w:pPr>
              <w:rPr>
                <w:lang w:eastAsia="pt-BR"/>
              </w:rPr>
            </w:pPr>
            <w:r w:rsidRPr="00205C38">
              <w:rPr>
                <w:lang w:eastAsia="pt-BR"/>
              </w:rPr>
              <w:t>35</w:t>
            </w:r>
          </w:p>
        </w:tc>
        <w:tc>
          <w:tcPr>
            <w:tcW w:w="160" w:type="dxa"/>
            <w:noWrap/>
            <w:hideMark/>
          </w:tcPr>
          <w:p w14:paraId="6A470EF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152D9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838F6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20C16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A755B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13A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6B2C5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91596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20978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628D6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6B2E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B35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60053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2B575D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65E9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16D9F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5754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2C9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55956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1E75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3BFC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82103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4C17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E772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DED2B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476AE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C523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AFA6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4DC8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3D910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2370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35CDE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28DFE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2514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93BDC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501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81A10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0C82A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D488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D3AF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A46E2F">
            <w:pPr>
              <w:rPr>
                <w:lang w:eastAsia="pt-BR"/>
              </w:rPr>
            </w:pPr>
            <w:r w:rsidRPr="00205C38">
              <w:rPr>
                <w:lang w:eastAsia="pt-BR"/>
              </w:rPr>
              <w:t>36</w:t>
            </w:r>
          </w:p>
        </w:tc>
        <w:tc>
          <w:tcPr>
            <w:tcW w:w="160" w:type="dxa"/>
            <w:noWrap/>
            <w:hideMark/>
          </w:tcPr>
          <w:p w14:paraId="54A5CD6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C56FF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5FD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C0A0C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E3985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799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A0B6B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EC74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80A49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3844D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B51D3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49E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6000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CCEA7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4B6E6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6845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9EBB5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84EC7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15DF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2F7FF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4BE98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4B145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768A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579B5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FA8C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29E4E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3E73B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EAF80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38BF6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140DD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2C94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D0145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A910E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F9D92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0CEE0A"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14979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C71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6E4C7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791F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8C2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A46E2F">
            <w:pPr>
              <w:rPr>
                <w:lang w:eastAsia="pt-BR"/>
              </w:rPr>
            </w:pPr>
            <w:r w:rsidRPr="00205C38">
              <w:rPr>
                <w:lang w:eastAsia="pt-BR"/>
              </w:rPr>
              <w:t>37</w:t>
            </w:r>
          </w:p>
        </w:tc>
        <w:tc>
          <w:tcPr>
            <w:tcW w:w="160" w:type="dxa"/>
            <w:noWrap/>
            <w:hideMark/>
          </w:tcPr>
          <w:p w14:paraId="461FDCF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D21C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B4FF7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BA73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F9FA1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CCE3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7F660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7ACD4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22CEE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67414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8C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BC60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8A9C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5</w:t>
            </w:r>
          </w:p>
        </w:tc>
        <w:tc>
          <w:tcPr>
            <w:tcW w:w="160" w:type="dxa"/>
            <w:noWrap/>
            <w:hideMark/>
          </w:tcPr>
          <w:p w14:paraId="4F24EF0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20BC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BA81E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417102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D384B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96D3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48DE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8806D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AD9D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00308D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77A2F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B466D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D99F3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DF6C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0ABB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B8AEF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1D6D5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F83EC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8D3D8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7E005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3DE0E2F3"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6F651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85CA8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8105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5784E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6A92DE6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6ABD4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D2DA9"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A46E2F">
            <w:pPr>
              <w:rPr>
                <w:lang w:eastAsia="pt-BR"/>
              </w:rPr>
            </w:pPr>
            <w:r w:rsidRPr="00205C38">
              <w:rPr>
                <w:lang w:eastAsia="pt-BR"/>
              </w:rPr>
              <w:t>38</w:t>
            </w:r>
          </w:p>
        </w:tc>
        <w:tc>
          <w:tcPr>
            <w:tcW w:w="160" w:type="dxa"/>
            <w:noWrap/>
            <w:hideMark/>
          </w:tcPr>
          <w:p w14:paraId="31C080A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140E89"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7E7A6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9C88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FFF05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B3092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72D9B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16EBF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673C3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7D1F5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28D40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5BE97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174B0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08A6F1A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90D1B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D2C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048F4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89997"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8FBB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4C73DE"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05D8D4"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BF3F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AA1D7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3A783D"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23939B"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E253C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6166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85232F"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A3B8C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F3DFE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E0F981"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D0B53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C5A3E0"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2CA37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88C773"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588D4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309212"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075B6"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0914C"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2E3B5" w14:textId="77777777" w:rsidR="00205C38" w:rsidRPr="00205C38" w:rsidRDefault="00205C38" w:rsidP="00A46E2F">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D2DA9"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A46E2F">
            <w:pPr>
              <w:rPr>
                <w:lang w:eastAsia="pt-BR"/>
              </w:rPr>
            </w:pPr>
            <w:r w:rsidRPr="00205C38">
              <w:rPr>
                <w:lang w:eastAsia="pt-BR"/>
              </w:rPr>
              <w:t>39</w:t>
            </w:r>
          </w:p>
        </w:tc>
        <w:tc>
          <w:tcPr>
            <w:tcW w:w="160" w:type="dxa"/>
            <w:noWrap/>
            <w:hideMark/>
          </w:tcPr>
          <w:p w14:paraId="23FA75A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81243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859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791FC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C4F22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89B7D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EF43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CAFF6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B3DE3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60C3B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208B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564E1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FC0B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40913B4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9C8E2E"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073DB2"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6BD6BE5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0E00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AE5C75"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1DC30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CFCB2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B212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1D7BB4B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023E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FE0579"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24C168"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1C937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115AB"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B8FCC4"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C5B52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C3A41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AB0D7"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F0191"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4C133C"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8AAC8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08A42F"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F7850"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077BB6"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21EF7A"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CE68D" w14:textId="77777777" w:rsidR="00205C38" w:rsidRPr="00205C38" w:rsidRDefault="00205C38" w:rsidP="00A46E2F">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bl>
    <w:p w14:paraId="148A0EA6" w14:textId="34865DB1" w:rsidR="004E0FBD" w:rsidRDefault="00F15A2C" w:rsidP="004D13B5">
      <w:pPr>
        <w:pStyle w:val="Legenda"/>
      </w:pPr>
      <w:bookmarkStart w:id="169" w:name="_Ref55013706"/>
      <w:bookmarkStart w:id="170" w:name="_Toc55260924"/>
      <w:commentRangeStart w:id="171"/>
      <w:r>
        <w:t xml:space="preserve">Tabela </w:t>
      </w:r>
      <w:r w:rsidR="00331D61">
        <w:fldChar w:fldCharType="begin"/>
      </w:r>
      <w:r w:rsidR="00331D61">
        <w:instrText xml:space="preserve"> SEQ Tabela \* ARABIC </w:instrText>
      </w:r>
      <w:r w:rsidR="00331D61">
        <w:fldChar w:fldCharType="separate"/>
      </w:r>
      <w:r w:rsidR="003924EC">
        <w:rPr>
          <w:noProof/>
        </w:rPr>
        <w:t>3</w:t>
      </w:r>
      <w:r w:rsidR="00331D61">
        <w:rPr>
          <w:noProof/>
        </w:rPr>
        <w:fldChar w:fldCharType="end"/>
      </w:r>
      <w:bookmarkEnd w:id="167"/>
      <w:bookmarkEnd w:id="169"/>
      <w:r>
        <w:t xml:space="preserve"> Matrix confusão do usuário </w:t>
      </w:r>
      <w:r w:rsidRPr="00251B57">
        <w:t>spotify:user:4i3jdhv6vubcjdpwsn38iv8u4</w:t>
      </w:r>
      <w:r w:rsidR="0006553D">
        <w:t xml:space="preserve"> </w:t>
      </w:r>
      <w:bookmarkStart w:id="172" w:name="_Hlk55013242"/>
      <w:r w:rsidR="0006553D" w:rsidRPr="0006553D">
        <w:t>(próprio, 2020)</w:t>
      </w:r>
      <w:bookmarkEnd w:id="168"/>
      <w:bookmarkEnd w:id="170"/>
      <w:bookmarkEnd w:id="172"/>
      <w:commentRangeEnd w:id="171"/>
      <w:r w:rsidR="00AF0E50">
        <w:rPr>
          <w:rStyle w:val="Refdecomentrio"/>
          <w:b w:val="0"/>
          <w:iCs/>
          <w:color w:val="000000"/>
        </w:rPr>
        <w:commentReference w:id="171"/>
      </w:r>
    </w:p>
    <w:p w14:paraId="21C51609" w14:textId="0B4B4899" w:rsidR="00AF0E50" w:rsidRDefault="00AF0E50" w:rsidP="004D13B5"/>
    <w:p w14:paraId="622CDABD" w14:textId="1242EDC4" w:rsidR="00AF0E50" w:rsidRPr="00AF0E50" w:rsidRDefault="00AF0E50" w:rsidP="00A46E2F">
      <w:r>
        <w:t>TEM QUE FINALIZAR O CAPÍTULO.</w:t>
      </w:r>
    </w:p>
    <w:p w14:paraId="29875599" w14:textId="3D245ED5" w:rsidR="008F2AE9" w:rsidRPr="006C1E7D" w:rsidRDefault="008F2AE9" w:rsidP="004D13B5">
      <w:pPr>
        <w:pStyle w:val="Ttulo1"/>
      </w:pPr>
      <w:bookmarkStart w:id="173" w:name="_Toc55260977"/>
      <w:r w:rsidRPr="006C1E7D">
        <w:t>CONCLUSÃO</w:t>
      </w:r>
      <w:bookmarkEnd w:id="173"/>
    </w:p>
    <w:p w14:paraId="7F93A115" w14:textId="28460064" w:rsidR="0081162D" w:rsidRDefault="00DF3A09" w:rsidP="004D13B5">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757A4F8E" w:rsidR="001A6046" w:rsidRDefault="001A6046" w:rsidP="004D13B5">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4"/>
      <w:r w:rsidR="009B2F3B">
        <w:t xml:space="preserve">, </w:t>
      </w:r>
      <w:r w:rsidR="009C225F">
        <w:t>pois nesse caso, foi algo bem diferente do que o autor desse trabalho esperava</w:t>
      </w:r>
      <w:r w:rsidR="00EC298A">
        <w:t>.</w:t>
      </w:r>
      <w:commentRangeEnd w:id="174"/>
      <w:r w:rsidR="004D13B5">
        <w:rPr>
          <w:rStyle w:val="Refdecomentrio"/>
        </w:rPr>
        <w:commentReference w:id="174"/>
      </w:r>
      <w:r w:rsidR="00EC298A">
        <w:t xml:space="preserve"> </w:t>
      </w:r>
    </w:p>
    <w:p w14:paraId="20FE4FD1" w14:textId="0C8FFB8C" w:rsidR="009D4787" w:rsidRDefault="009D4787" w:rsidP="004D13B5">
      <w:r>
        <w:tab/>
        <w:t xml:space="preserve">No </w:t>
      </w:r>
      <w:r w:rsidRPr="00A46E2F">
        <w:rPr>
          <w:i/>
          <w:iCs w:val="0"/>
        </w:rPr>
        <w:t>plugin</w:t>
      </w:r>
      <w:r>
        <w:t xml:space="preserve"> foram encontradas dificuldades em seu desenvolvimento.</w:t>
      </w:r>
      <w:r w:rsidR="00F970A4">
        <w:t xml:space="preserve"> Inicialmente a aplicação foi desenvolvida em Flutter, uma plataforma para desenvolvimento mobile e foi visto </w:t>
      </w:r>
      <w:commentRangeStart w:id="175"/>
      <w:r w:rsidR="00F970A4">
        <w:t>que não supriria as necessidades desse trabalho</w:t>
      </w:r>
      <w:commentRangeEnd w:id="175"/>
      <w:r w:rsidR="004D13B5">
        <w:rPr>
          <w:rStyle w:val="Refdecomentrio"/>
        </w:rPr>
        <w:commentReference w:id="175"/>
      </w:r>
      <w:r w:rsidR="00F970A4">
        <w:t>, então houve uma migração para a plataforma Web.</w:t>
      </w:r>
    </w:p>
    <w:p w14:paraId="34D624A1" w14:textId="0AB1CEE1" w:rsidR="00E22D28" w:rsidRDefault="005E3BE6" w:rsidP="004D13B5">
      <w:r>
        <w:tab/>
      </w:r>
      <w:r w:rsidR="00D05CD7">
        <w:t xml:space="preserve">Ao realizar a primeira publicação do </w:t>
      </w:r>
      <w:r w:rsidR="00D05CD7" w:rsidRPr="00A46E2F">
        <w:rPr>
          <w:i/>
          <w:iCs w:val="0"/>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76166792" w:rsidR="00310A4E" w:rsidRDefault="00310A4E" w:rsidP="004D13B5">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6"/>
      <w:r w:rsidR="00C2384E">
        <w:t>-mail</w:t>
      </w:r>
      <w:r w:rsidR="004D13B5">
        <w:t>.</w:t>
      </w:r>
      <w:commentRangeEnd w:id="176"/>
      <w:r w:rsidR="004D13B5">
        <w:rPr>
          <w:rStyle w:val="Refdecomentrio"/>
        </w:rPr>
        <w:commentReference w:id="176"/>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180C6A">
        <w:t xml:space="preserve"> e solicitado</w:t>
      </w:r>
      <w:r w:rsidR="00D20D74">
        <w:t xml:space="preserve"> pessoalmente</w:t>
      </w:r>
      <w:r w:rsidR="00180C6A">
        <w:t xml:space="preserve"> que utilizassem a aplicação para auxiliar no trabalho.</w:t>
      </w:r>
    </w:p>
    <w:p w14:paraId="27FBAEA1" w14:textId="6D2740E3" w:rsidR="004D13B5" w:rsidRDefault="00143D40" w:rsidP="004D13B5">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4D13B5">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usuários, bem como um aumento na base de dados. Posterior a isto, será possível também avaliar acurácia do KNN em relação a outros algoritmos de </w:t>
      </w:r>
      <w:r w:rsidR="004D13B5" w:rsidRPr="00A46E2F">
        <w:rPr>
          <w:i/>
          <w:iCs w:val="0"/>
        </w:rPr>
        <w:t>Machine Learning</w:t>
      </w:r>
      <w:r w:rsidR="004D13B5">
        <w:t>.</w:t>
      </w:r>
    </w:p>
    <w:p w14:paraId="64281C57" w14:textId="460C2B6C" w:rsidR="007468ED" w:rsidRDefault="0066283C" w:rsidP="004D13B5">
      <w:pPr>
        <w:pStyle w:val="Ttulo2"/>
      </w:pPr>
      <w:bookmarkStart w:id="177" w:name="_Toc55260978"/>
      <w:r>
        <w:t>Trabalhos futuros</w:t>
      </w:r>
      <w:bookmarkEnd w:id="177"/>
    </w:p>
    <w:p w14:paraId="62A984E0" w14:textId="7982FECC" w:rsidR="00330AAC" w:rsidRPr="00330AAC" w:rsidRDefault="00595F70" w:rsidP="004D13B5">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4D13B5">
      <w:pPr>
        <w:pStyle w:val="Listas1"/>
        <w:rPr>
          <w:b w:val="0"/>
          <w:bCs w:val="0"/>
        </w:rPr>
      </w:pPr>
      <w:r w:rsidRPr="00A46E2F">
        <w:rPr>
          <w:b w:val="0"/>
          <w:bCs w:val="0"/>
        </w:rPr>
        <w:t xml:space="preserve">Desenvolver uma extensão mais simples para conectar ao Spotify, como uma extensão do </w:t>
      </w:r>
      <w:r w:rsidR="00EC7695" w:rsidRPr="00A46E2F">
        <w:rPr>
          <w:b w:val="0"/>
          <w:bCs w:val="0"/>
        </w:rPr>
        <w:t xml:space="preserve">Google </w:t>
      </w:r>
      <w:r w:rsidRPr="00A46E2F">
        <w:rPr>
          <w:b w:val="0"/>
          <w:bCs w:val="0"/>
        </w:rPr>
        <w:t>Chrome</w:t>
      </w:r>
      <w:r w:rsidR="004D13B5" w:rsidRPr="00A46E2F">
        <w:rPr>
          <w:b w:val="0"/>
          <w:bCs w:val="0"/>
        </w:rPr>
        <w:t>;</w:t>
      </w:r>
    </w:p>
    <w:p w14:paraId="04166A29" w14:textId="1D8B3D67" w:rsidR="00626AA7" w:rsidRPr="00A46E2F" w:rsidRDefault="005A7421" w:rsidP="004D13B5">
      <w:pPr>
        <w:pStyle w:val="Listas1"/>
        <w:rPr>
          <w:b w:val="0"/>
          <w:bCs w:val="0"/>
        </w:rPr>
      </w:pPr>
      <w:r w:rsidRPr="00A46E2F">
        <w:rPr>
          <w:b w:val="0"/>
          <w:bCs w:val="0"/>
        </w:rPr>
        <w:t xml:space="preserve">Encontrar uma base mais completa para realizar a taxonomia dos </w:t>
      </w:r>
      <w:r w:rsidR="008C3534" w:rsidRPr="00A46E2F">
        <w:rPr>
          <w:b w:val="0"/>
          <w:bCs w:val="0"/>
        </w:rPr>
        <w:t>gêneros</w:t>
      </w:r>
      <w:r w:rsidR="004D13B5" w:rsidRPr="00A46E2F">
        <w:rPr>
          <w:b w:val="0"/>
          <w:bCs w:val="0"/>
        </w:rPr>
        <w:t>;</w:t>
      </w:r>
    </w:p>
    <w:p w14:paraId="4DAE0FBD" w14:textId="75ADD397" w:rsidR="00EC7695" w:rsidRPr="00A46E2F" w:rsidRDefault="00782E87" w:rsidP="004D13B5">
      <w:pPr>
        <w:pStyle w:val="Listas1"/>
        <w:rPr>
          <w:b w:val="0"/>
          <w:bCs w:val="0"/>
        </w:rPr>
      </w:pPr>
      <w:r w:rsidRPr="00A46E2F">
        <w:rPr>
          <w:b w:val="0"/>
          <w:bCs w:val="0"/>
        </w:rPr>
        <w:t>Realizar a leitura d</w:t>
      </w:r>
      <w:r w:rsidR="00626AA7" w:rsidRPr="00A46E2F">
        <w:rPr>
          <w:b w:val="0"/>
          <w:bCs w:val="0"/>
        </w:rPr>
        <w:t xml:space="preserve">a emoção através dos batimentos cardíacos de um </w:t>
      </w:r>
      <w:r w:rsidR="00626AA7" w:rsidRPr="00A46E2F">
        <w:rPr>
          <w:b w:val="0"/>
          <w:bCs w:val="0"/>
          <w:i/>
        </w:rPr>
        <w:t>wearable</w:t>
      </w:r>
      <w:r w:rsidR="004D13B5" w:rsidRPr="00A46E2F">
        <w:rPr>
          <w:b w:val="0"/>
          <w:bCs w:val="0"/>
          <w:i/>
        </w:rPr>
        <w:t>;</w:t>
      </w:r>
    </w:p>
    <w:p w14:paraId="13F6C7B9" w14:textId="17A6DE16" w:rsidR="00EC7695" w:rsidRPr="00A46E2F" w:rsidRDefault="00A9264D" w:rsidP="004D13B5">
      <w:pPr>
        <w:pStyle w:val="Listas1"/>
        <w:rPr>
          <w:b w:val="0"/>
          <w:bCs w:val="0"/>
        </w:rPr>
      </w:pPr>
      <w:r w:rsidRPr="00A46E2F">
        <w:rPr>
          <w:b w:val="0"/>
          <w:bCs w:val="0"/>
        </w:rPr>
        <w:t xml:space="preserve">Carregar histórico do Spotify para auxiliar o </w:t>
      </w:r>
      <w:r w:rsidR="006A48DB" w:rsidRPr="00A46E2F">
        <w:rPr>
          <w:b w:val="0"/>
          <w:bCs w:val="0"/>
          <w:i/>
        </w:rPr>
        <w:t>C</w:t>
      </w:r>
      <w:r w:rsidRPr="00A46E2F">
        <w:rPr>
          <w:b w:val="0"/>
          <w:bCs w:val="0"/>
          <w:i/>
        </w:rPr>
        <w:t xml:space="preserve">old </w:t>
      </w:r>
      <w:r w:rsidR="006A48DB" w:rsidRPr="00A46E2F">
        <w:rPr>
          <w:b w:val="0"/>
          <w:bCs w:val="0"/>
          <w:i/>
        </w:rPr>
        <w:t>S</w:t>
      </w:r>
      <w:r w:rsidRPr="00A46E2F">
        <w:rPr>
          <w:b w:val="0"/>
          <w:bCs w:val="0"/>
          <w:i/>
        </w:rPr>
        <w:t>tart</w:t>
      </w:r>
      <w:r w:rsidRPr="00A46E2F">
        <w:rPr>
          <w:b w:val="0"/>
          <w:bCs w:val="0"/>
        </w:rPr>
        <w:t xml:space="preserve"> do </w:t>
      </w:r>
      <w:r w:rsidR="003C72A4" w:rsidRPr="00A46E2F">
        <w:rPr>
          <w:b w:val="0"/>
          <w:bCs w:val="0"/>
        </w:rPr>
        <w:t>KNN</w:t>
      </w:r>
      <w:r w:rsidR="004D13B5" w:rsidRPr="00A46E2F">
        <w:rPr>
          <w:b w:val="0"/>
          <w:bCs w:val="0"/>
        </w:rPr>
        <w:t>;</w:t>
      </w:r>
    </w:p>
    <w:p w14:paraId="2621901A" w14:textId="684FEC89" w:rsidR="00ED5086" w:rsidRPr="00A46E2F" w:rsidRDefault="00ED5086" w:rsidP="004D13B5">
      <w:pPr>
        <w:pStyle w:val="Listas1"/>
        <w:rPr>
          <w:b w:val="0"/>
          <w:bCs w:val="0"/>
        </w:rPr>
      </w:pPr>
      <w:r w:rsidRPr="00A46E2F">
        <w:rPr>
          <w:b w:val="0"/>
          <w:bCs w:val="0"/>
        </w:rPr>
        <w:t xml:space="preserve">Realizar perguntas sobre gêneros, músicas e artistas para auxiliar no </w:t>
      </w:r>
      <w:r w:rsidRPr="00A46E2F">
        <w:rPr>
          <w:b w:val="0"/>
          <w:bCs w:val="0"/>
          <w:i/>
        </w:rPr>
        <w:t>Cold Start</w:t>
      </w:r>
      <w:r w:rsidRPr="00A46E2F">
        <w:rPr>
          <w:b w:val="0"/>
          <w:bCs w:val="0"/>
        </w:rPr>
        <w:t xml:space="preserve"> do KNN</w:t>
      </w:r>
      <w:r w:rsidR="004D13B5" w:rsidRPr="00A46E2F">
        <w:rPr>
          <w:b w:val="0"/>
          <w:bCs w:val="0"/>
        </w:rPr>
        <w:t>;</w:t>
      </w:r>
    </w:p>
    <w:p w14:paraId="42514197" w14:textId="1A5DDB60" w:rsidR="00686E20" w:rsidRPr="00A46E2F" w:rsidRDefault="00686E20" w:rsidP="004D13B5">
      <w:pPr>
        <w:pStyle w:val="Listas1"/>
        <w:rPr>
          <w:b w:val="0"/>
          <w:bCs w:val="0"/>
        </w:rPr>
      </w:pPr>
      <w:r w:rsidRPr="00A46E2F">
        <w:rPr>
          <w:b w:val="0"/>
          <w:bCs w:val="0"/>
        </w:rPr>
        <w:t xml:space="preserve">Aperfeiçoar </w:t>
      </w:r>
      <w:r w:rsidR="00480C05" w:rsidRPr="00A46E2F">
        <w:rPr>
          <w:b w:val="0"/>
          <w:bCs w:val="0"/>
        </w:rPr>
        <w:t xml:space="preserve">atributos </w:t>
      </w:r>
      <w:r w:rsidRPr="00A46E2F">
        <w:rPr>
          <w:b w:val="0"/>
          <w:bCs w:val="0"/>
        </w:rPr>
        <w:t>do modelo</w:t>
      </w:r>
      <w:r w:rsidR="00480C05" w:rsidRPr="00A46E2F">
        <w:rPr>
          <w:b w:val="0"/>
          <w:bCs w:val="0"/>
        </w:rPr>
        <w:t xml:space="preserve"> para aumentar </w:t>
      </w:r>
      <w:r w:rsidR="009B6B8A" w:rsidRPr="00A46E2F">
        <w:rPr>
          <w:b w:val="0"/>
          <w:bCs w:val="0"/>
        </w:rPr>
        <w:t>a</w:t>
      </w:r>
      <w:r w:rsidR="004D13B5" w:rsidRPr="00A46E2F">
        <w:rPr>
          <w:b w:val="0"/>
          <w:bCs w:val="0"/>
        </w:rPr>
        <w:t xml:space="preserve"> acurácia,</w:t>
      </w:r>
      <w:r w:rsidR="009B6B8A" w:rsidRPr="00A46E2F">
        <w:rPr>
          <w:b w:val="0"/>
          <w:bCs w:val="0"/>
        </w:rPr>
        <w:t xml:space="preserve"> precisão</w:t>
      </w:r>
      <w:r w:rsidR="00480C05" w:rsidRPr="00A46E2F">
        <w:rPr>
          <w:b w:val="0"/>
          <w:bCs w:val="0"/>
        </w:rPr>
        <w:t xml:space="preserve"> e </w:t>
      </w:r>
      <w:r w:rsidR="00480C05" w:rsidRPr="00A46E2F">
        <w:rPr>
          <w:b w:val="0"/>
          <w:bCs w:val="0"/>
          <w:i/>
        </w:rPr>
        <w:t>recall</w:t>
      </w:r>
      <w:r w:rsidR="004D13B5" w:rsidRPr="00A46E2F">
        <w:rPr>
          <w:b w:val="0"/>
          <w:bCs w:val="0"/>
          <w:i/>
        </w:rPr>
        <w:t>;</w:t>
      </w:r>
    </w:p>
    <w:p w14:paraId="66C4159D" w14:textId="43F225DC" w:rsidR="00782C2E" w:rsidRPr="00A46E2F" w:rsidRDefault="00782C2E" w:rsidP="004D13B5">
      <w:pPr>
        <w:pStyle w:val="Listas1"/>
        <w:rPr>
          <w:b w:val="0"/>
          <w:bCs w:val="0"/>
        </w:rPr>
      </w:pPr>
      <w:r w:rsidRPr="00A46E2F">
        <w:rPr>
          <w:b w:val="0"/>
          <w:bCs w:val="0"/>
        </w:rPr>
        <w:t xml:space="preserve">Utilizar latitude e longitude para assimilar a localização em </w:t>
      </w:r>
      <w:r w:rsidRPr="00A46E2F">
        <w:rPr>
          <w:b w:val="0"/>
          <w:bCs w:val="0"/>
          <w:i/>
        </w:rPr>
        <w:t>label</w:t>
      </w:r>
      <w:r w:rsidRPr="00A46E2F">
        <w:rPr>
          <w:b w:val="0"/>
          <w:bCs w:val="0"/>
        </w:rPr>
        <w:t xml:space="preserve"> e facilitar o seu preenchimento</w:t>
      </w:r>
      <w:r w:rsidR="004D13B5" w:rsidRPr="00A46E2F">
        <w:rPr>
          <w:b w:val="0"/>
          <w:bCs w:val="0"/>
        </w:rPr>
        <w:t>;</w:t>
      </w:r>
    </w:p>
    <w:p w14:paraId="4EFA4B9A" w14:textId="0E9C0E3C" w:rsidR="00B92A38" w:rsidRPr="00A46E2F" w:rsidRDefault="00B92A38" w:rsidP="004D13B5">
      <w:pPr>
        <w:pStyle w:val="Listas1"/>
        <w:rPr>
          <w:b w:val="0"/>
          <w:bCs w:val="0"/>
        </w:rPr>
      </w:pPr>
      <w:r w:rsidRPr="00A46E2F">
        <w:rPr>
          <w:b w:val="0"/>
          <w:bCs w:val="0"/>
        </w:rPr>
        <w:t>Aplicar um</w:t>
      </w:r>
      <w:r w:rsidR="008818B9" w:rsidRPr="00A46E2F">
        <w:rPr>
          <w:b w:val="0"/>
          <w:bCs w:val="0"/>
        </w:rPr>
        <w:t xml:space="preserve">a leitura </w:t>
      </w:r>
      <w:r w:rsidRPr="00A46E2F">
        <w:rPr>
          <w:b w:val="0"/>
          <w:bCs w:val="0"/>
        </w:rPr>
        <w:t xml:space="preserve">sequencial </w:t>
      </w:r>
      <w:r w:rsidR="008818B9" w:rsidRPr="00A46E2F">
        <w:rPr>
          <w:b w:val="0"/>
          <w:bCs w:val="0"/>
        </w:rPr>
        <w:t>ao modelo da</w:t>
      </w:r>
      <w:r w:rsidRPr="00A46E2F">
        <w:rPr>
          <w:b w:val="0"/>
          <w:bCs w:val="0"/>
        </w:rPr>
        <w:t>s recomendaç</w:t>
      </w:r>
      <w:r w:rsidR="00431EE4" w:rsidRPr="00A46E2F">
        <w:rPr>
          <w:b w:val="0"/>
          <w:bCs w:val="0"/>
        </w:rPr>
        <w:t>ões</w:t>
      </w:r>
      <w:r w:rsidR="004D13B5" w:rsidRPr="00A46E2F">
        <w:rPr>
          <w:b w:val="0"/>
          <w:bCs w:val="0"/>
        </w:rPr>
        <w:t>;</w:t>
      </w:r>
    </w:p>
    <w:p w14:paraId="7E34E3B3" w14:textId="6E0F4EE4" w:rsidR="00D340A9" w:rsidRPr="00A46E2F" w:rsidRDefault="00D340A9" w:rsidP="004D13B5">
      <w:pPr>
        <w:pStyle w:val="Listas1"/>
        <w:rPr>
          <w:b w:val="0"/>
          <w:bCs w:val="0"/>
        </w:rPr>
      </w:pPr>
      <w:r w:rsidRPr="00A46E2F">
        <w:rPr>
          <w:b w:val="0"/>
          <w:bCs w:val="0"/>
        </w:rPr>
        <w:t>Contabilizar ações</w:t>
      </w:r>
      <w:r w:rsidR="00545261" w:rsidRPr="00A46E2F">
        <w:rPr>
          <w:b w:val="0"/>
          <w:bCs w:val="0"/>
        </w:rPr>
        <w:t xml:space="preserve"> apresentadas no </w:t>
      </w:r>
      <w:r w:rsidR="00545261" w:rsidRPr="00A46E2F">
        <w:rPr>
          <w:b w:val="0"/>
          <w:bCs w:val="0"/>
        </w:rPr>
        <w:fldChar w:fldCharType="begin"/>
      </w:r>
      <w:r w:rsidR="00545261" w:rsidRPr="00A46E2F">
        <w:rPr>
          <w:b w:val="0"/>
          <w:bCs w:val="0"/>
        </w:rPr>
        <w:instrText xml:space="preserve"> REF _Ref55256921 \h </w:instrText>
      </w:r>
      <w:r w:rsidR="004D13B5">
        <w:rPr>
          <w:b w:val="0"/>
          <w:bCs w:val="0"/>
        </w:rPr>
        <w:instrText xml:space="preserve"> \* MERGEFORMAT </w:instrText>
      </w:r>
      <w:r w:rsidR="00545261" w:rsidRPr="00A46E2F">
        <w:rPr>
          <w:b w:val="0"/>
          <w:bCs w:val="0"/>
        </w:rPr>
      </w:r>
      <w:r w:rsidR="00545261" w:rsidRPr="00A46E2F">
        <w:rPr>
          <w:b w:val="0"/>
          <w:bCs w:val="0"/>
        </w:rPr>
        <w:fldChar w:fldCharType="separate"/>
      </w:r>
      <w:r w:rsidR="00545261" w:rsidRPr="00A46E2F">
        <w:rPr>
          <w:b w:val="0"/>
          <w:bCs w:val="0"/>
        </w:rPr>
        <w:t xml:space="preserve">Quadro </w:t>
      </w:r>
      <w:r w:rsidR="00545261" w:rsidRPr="00A46E2F">
        <w:rPr>
          <w:b w:val="0"/>
          <w:bCs w:val="0"/>
          <w:noProof/>
        </w:rPr>
        <w:t>3</w:t>
      </w:r>
      <w:r w:rsidR="00545261" w:rsidRPr="00A46E2F">
        <w:rPr>
          <w:b w:val="0"/>
          <w:bCs w:val="0"/>
        </w:rPr>
        <w:fldChar w:fldCharType="end"/>
      </w:r>
      <w:r w:rsidR="00545261" w:rsidRPr="00A46E2F">
        <w:rPr>
          <w:b w:val="0"/>
          <w:bCs w:val="0"/>
        </w:rPr>
        <w:t xml:space="preserve"> </w:t>
      </w:r>
      <w:r w:rsidRPr="00A46E2F">
        <w:rPr>
          <w:b w:val="0"/>
          <w:bCs w:val="0"/>
        </w:rPr>
        <w:t>que não estão sendo utilizadas no modelo</w:t>
      </w:r>
      <w:r w:rsidR="004D13B5" w:rsidRPr="00A46E2F">
        <w:rPr>
          <w:b w:val="0"/>
          <w:bCs w:val="0"/>
        </w:rPr>
        <w:t>;</w:t>
      </w:r>
    </w:p>
    <w:p w14:paraId="4C5B7F1A" w14:textId="5FBBAE36" w:rsidR="0075046B" w:rsidRPr="00A46E2F" w:rsidRDefault="00581A29" w:rsidP="004D13B5">
      <w:pPr>
        <w:pStyle w:val="Listas1"/>
        <w:rPr>
          <w:b w:val="0"/>
          <w:bCs w:val="0"/>
        </w:rPr>
      </w:pPr>
      <w:r w:rsidRPr="00A46E2F">
        <w:rPr>
          <w:b w:val="0"/>
          <w:bCs w:val="0"/>
        </w:rPr>
        <w:t xml:space="preserve">Inserir </w:t>
      </w:r>
      <w:r w:rsidRPr="00A46E2F">
        <w:rPr>
          <w:b w:val="0"/>
          <w:bCs w:val="0"/>
          <w:i/>
        </w:rPr>
        <w:t>feature</w:t>
      </w:r>
      <w:r w:rsidR="0075046B" w:rsidRPr="00A46E2F">
        <w:rPr>
          <w:b w:val="0"/>
          <w:bCs w:val="0"/>
        </w:rPr>
        <w:t xml:space="preserve"> “amigos ou sozinho”</w:t>
      </w:r>
      <w:r w:rsidRPr="00A46E2F">
        <w:rPr>
          <w:b w:val="0"/>
          <w:bCs w:val="0"/>
        </w:rPr>
        <w:t xml:space="preserve"> ao plugin e utilizar no modelo</w:t>
      </w:r>
      <w:r w:rsidR="004D13B5" w:rsidRPr="00A46E2F">
        <w:rPr>
          <w:b w:val="0"/>
          <w:bCs w:val="0"/>
        </w:rPr>
        <w:t>.</w:t>
      </w:r>
    </w:p>
    <w:p w14:paraId="697F3C69" w14:textId="1A0D6219" w:rsidR="008F2AE9" w:rsidRPr="00310EA6" w:rsidRDefault="008F2AE9" w:rsidP="004D13B5">
      <w:pPr>
        <w:pStyle w:val="Ttulo1-semnumerao"/>
      </w:pPr>
      <w:bookmarkStart w:id="178" w:name="_Toc55260979"/>
      <w:commentRangeStart w:id="179"/>
      <w:commentRangeStart w:id="180"/>
      <w:r w:rsidRPr="00310EA6">
        <w:t>Referências Bibliográficas</w:t>
      </w:r>
      <w:commentRangeEnd w:id="179"/>
      <w:r w:rsidR="009518DB">
        <w:rPr>
          <w:rStyle w:val="Refdecomentrio"/>
          <w:b w:val="0"/>
          <w:caps w:val="0"/>
          <w:snapToGrid/>
          <w:spacing w:val="0"/>
          <w:kern w:val="0"/>
        </w:rPr>
        <w:commentReference w:id="179"/>
      </w:r>
      <w:commentRangeEnd w:id="180"/>
      <w:r w:rsidR="005A74E7">
        <w:rPr>
          <w:rStyle w:val="Refdecomentrio"/>
          <w:b w:val="0"/>
          <w:caps w:val="0"/>
          <w:snapToGrid/>
          <w:spacing w:val="0"/>
          <w:kern w:val="0"/>
        </w:rPr>
        <w:commentReference w:id="180"/>
      </w:r>
      <w:bookmarkEnd w:id="178"/>
    </w:p>
    <w:p w14:paraId="4135FE7D" w14:textId="609F84FE" w:rsidR="009C731D" w:rsidRPr="00A46E2F" w:rsidRDefault="00C648F5" w:rsidP="00A46E2F">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A46E2F">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A46E2F">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A46E2F">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A46E2F">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A46E2F">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A46E2F">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A46E2F">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A46E2F">
      <w:pPr>
        <w:rPr>
          <w:noProof/>
          <w:lang w:val="en-US"/>
        </w:rPr>
      </w:pPr>
      <w:r w:rsidRPr="00A46E2F">
        <w:rPr>
          <w:noProof/>
          <w:lang w:val="en-US"/>
        </w:rPr>
        <w:t xml:space="preserve">FALK, K. Practical Recommender Systems. [s.l: s.n.]. </w:t>
      </w:r>
    </w:p>
    <w:p w14:paraId="4387A269" w14:textId="77777777" w:rsidR="009C731D" w:rsidRPr="009C731D" w:rsidRDefault="009C731D" w:rsidP="00A46E2F">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A46E2F">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A46E2F">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A46E2F">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A46E2F">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A46E2F">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A46E2F">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A46E2F">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A46E2F">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A46E2F">
      <w:pPr>
        <w:rPr>
          <w:noProof/>
          <w:lang w:val="en-US"/>
        </w:rPr>
      </w:pPr>
      <w:r w:rsidRPr="00A46E2F">
        <w:rPr>
          <w:noProof/>
          <w:lang w:val="en-US"/>
        </w:rPr>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A46E2F">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A46E2F">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A46E2F">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A46E2F">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A46E2F">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4D13B5">
      <w:r>
        <w:fldChar w:fldCharType="end"/>
      </w:r>
    </w:p>
    <w:p w14:paraId="6CB804B0" w14:textId="77777777" w:rsidR="008F2AE9" w:rsidRDefault="008F2AE9" w:rsidP="004D13B5"/>
    <w:p w14:paraId="6A98B2A5" w14:textId="77777777" w:rsidR="008F2AE9" w:rsidRDefault="008F2AE9" w:rsidP="004D13B5"/>
    <w:p w14:paraId="7F0A548E" w14:textId="77777777" w:rsidR="008F2AE9" w:rsidRDefault="008F2AE9" w:rsidP="004D13B5"/>
    <w:p w14:paraId="4A5ACC03" w14:textId="77777777" w:rsidR="008F2AE9" w:rsidRDefault="008F2AE9" w:rsidP="004D13B5"/>
    <w:sectPr w:rsidR="008F2AE9" w:rsidSect="00A5403F">
      <w:headerReference w:type="even" r:id="rId9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Tatiane Schwanck Schardosim" w:date="2020-07-01T21:47:00Z" w:initials="TSS">
    <w:p w14:paraId="5B1E7062" w14:textId="3C2A5374" w:rsidR="00AF6093" w:rsidRDefault="00AF6093" w:rsidP="004D13B5">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AF6093" w:rsidRDefault="00AF6093" w:rsidP="004D13B5">
      <w:pPr>
        <w:pStyle w:val="Textodecomentrio"/>
      </w:pPr>
      <w:r>
        <w:rPr>
          <w:rStyle w:val="Refdecomentrio"/>
        </w:rPr>
        <w:annotationRef/>
      </w:r>
      <w:r>
        <w:rPr>
          <w:noProof/>
        </w:rPr>
        <w:t>4 ou 3?</w:t>
      </w:r>
    </w:p>
  </w:comment>
  <w:comment w:id="24" w:author="Érico Souza Loewe" w:date="2020-07-01T23:35:00Z" w:initials="ÉSL">
    <w:p w14:paraId="7AF31837" w14:textId="7782D339" w:rsidR="00AF6093" w:rsidRDefault="00AF6093" w:rsidP="004D13B5">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AF6093" w:rsidRDefault="00AF6093" w:rsidP="004D13B5">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AF6093" w:rsidRDefault="00AF6093" w:rsidP="004D13B5">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AF6093" w:rsidRDefault="00AF6093" w:rsidP="004D13B5">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AF6093" w:rsidRDefault="00AF6093" w:rsidP="004D13B5">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AF6093" w:rsidRDefault="00AF6093" w:rsidP="004D13B5">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AF6093" w:rsidRDefault="00AF6093" w:rsidP="004D13B5">
      <w:pPr>
        <w:pStyle w:val="Textodecomentrio"/>
      </w:pPr>
      <w:r>
        <w:rPr>
          <w:rStyle w:val="Refdecomentrio"/>
        </w:rPr>
        <w:annotationRef/>
      </w:r>
      <w:r>
        <w:t>Esse estudo está baseado em quê ????</w:t>
      </w:r>
    </w:p>
  </w:comment>
  <w:comment w:id="50" w:author="Juliano Varella De Carvalho" w:date="2020-08-15T15:11:00Z" w:initials="JVDC">
    <w:p w14:paraId="699431A0" w14:textId="77FAAF77" w:rsidR="00AF6093" w:rsidRDefault="00AF6093" w:rsidP="004D13B5">
      <w:pPr>
        <w:pStyle w:val="Textodecomentrio"/>
      </w:pPr>
      <w:r>
        <w:rPr>
          <w:rStyle w:val="Refdecomentrio"/>
        </w:rPr>
        <w:annotationRef/>
      </w:r>
      <w:r>
        <w:t>Melhorar esse texto.</w:t>
      </w:r>
    </w:p>
  </w:comment>
  <w:comment w:id="52" w:author="Juliano Varella De Carvalho" w:date="2020-08-15T15:12:00Z" w:initials="JVDC">
    <w:p w14:paraId="5192D913" w14:textId="4D2CDC01" w:rsidR="00AF6093" w:rsidRDefault="00AF6093" w:rsidP="004D13B5">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AF6093" w:rsidRDefault="00AF6093" w:rsidP="004D13B5">
      <w:pPr>
        <w:pStyle w:val="Textodecomentrio"/>
      </w:pPr>
      <w:r>
        <w:rPr>
          <w:rStyle w:val="Refdecomentrio"/>
        </w:rPr>
        <w:annotationRef/>
      </w:r>
      <w:r>
        <w:t>Onde foram encontrados ???</w:t>
      </w:r>
    </w:p>
  </w:comment>
  <w:comment w:id="54" w:author="Juliano Varella De Carvalho" w:date="2020-08-15T15:19:00Z" w:initials="JVDC">
    <w:p w14:paraId="1E17D4CA" w14:textId="427F4B4E" w:rsidR="00AF6093" w:rsidRDefault="00AF6093" w:rsidP="004D13B5">
      <w:pPr>
        <w:pStyle w:val="Textodecomentrio"/>
      </w:pPr>
      <w:r>
        <w:rPr>
          <w:rStyle w:val="Refdecomentrio"/>
        </w:rPr>
        <w:annotationRef/>
      </w:r>
      <w:r>
        <w:t>Por que há tanto espaço abaixo ???</w:t>
      </w:r>
    </w:p>
  </w:comment>
  <w:comment w:id="55" w:author="Juliano Varella De Carvalho" w:date="2020-08-15T15:13:00Z" w:initials="JVDC">
    <w:p w14:paraId="742A7D0B" w14:textId="76A3C8AD" w:rsidR="00AF6093" w:rsidRDefault="00AF6093" w:rsidP="004D13B5">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AF6093" w:rsidRDefault="00AF6093" w:rsidP="004D13B5">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AF6093" w:rsidRDefault="00AF6093" w:rsidP="004D13B5">
      <w:pPr>
        <w:pStyle w:val="Textodecomentrio"/>
      </w:pPr>
      <w:r>
        <w:rPr>
          <w:rStyle w:val="Refdecomentrio"/>
        </w:rPr>
        <w:annotationRef/>
      </w:r>
      <w:r>
        <w:t>Por que há tanto espaço abaixo ???</w:t>
      </w:r>
    </w:p>
  </w:comment>
  <w:comment w:id="59" w:author="Tatiane Schwanck Schardosim" w:date="2020-07-01T20:52:00Z" w:initials="TSS">
    <w:p w14:paraId="5DB90FFD" w14:textId="1FA73627" w:rsidR="00AF6093" w:rsidRDefault="00AF6093" w:rsidP="004D13B5">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AF6093" w:rsidRDefault="00AF6093" w:rsidP="004D13B5">
      <w:pPr>
        <w:pStyle w:val="Textodecomentrio"/>
      </w:pPr>
      <w:r>
        <w:rPr>
          <w:rStyle w:val="Refdecomentrio"/>
        </w:rPr>
        <w:annotationRef/>
      </w:r>
      <w:r>
        <w:t>Sim, sera obtido das duas maneiras</w:t>
      </w:r>
    </w:p>
  </w:comment>
  <w:comment w:id="63" w:author="Tatiane Schwanck Schardosim" w:date="2020-07-01T20:54:00Z" w:initials="TSS">
    <w:p w14:paraId="6345B211" w14:textId="03CD21A0" w:rsidR="00AF6093" w:rsidRDefault="00AF6093" w:rsidP="004D13B5">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AF6093" w:rsidRDefault="00AF6093" w:rsidP="004D13B5">
      <w:pPr>
        <w:pStyle w:val="Textodecomentrio"/>
      </w:pPr>
      <w:r>
        <w:rPr>
          <w:rStyle w:val="Refdecomentrio"/>
        </w:rPr>
        <w:annotationRef/>
      </w:r>
      <w:r>
        <w:rPr>
          <w:rStyle w:val="Refdecomentrio"/>
        </w:rPr>
        <w:t>Os verbos não são no futuro !!! Ou presente ou passado.</w:t>
      </w:r>
    </w:p>
  </w:comment>
  <w:comment w:id="66" w:author="Tatiane Schwanck Schardosim" w:date="2020-07-01T20:55:00Z" w:initials="TSS">
    <w:p w14:paraId="00038D8A" w14:textId="23599823" w:rsidR="00AF6093" w:rsidRDefault="00AF6093" w:rsidP="004D13B5">
      <w:pPr>
        <w:pStyle w:val="Textodecomentrio"/>
      </w:pPr>
      <w:r>
        <w:rPr>
          <w:rStyle w:val="Refdecomentrio"/>
        </w:rPr>
        <w:annotationRef/>
      </w:r>
      <w:r>
        <w:rPr>
          <w:noProof/>
        </w:rPr>
        <w:t>Será um app?</w:t>
      </w:r>
    </w:p>
  </w:comment>
  <w:comment w:id="67" w:author="Érico Souza Loewe" w:date="2020-07-02T00:12:00Z" w:initials="ÉSL">
    <w:p w14:paraId="44B9C80F" w14:textId="7EE8DC98" w:rsidR="00AF6093" w:rsidRDefault="00AF6093" w:rsidP="004D13B5">
      <w:pPr>
        <w:pStyle w:val="Textodecomentrio"/>
      </w:pPr>
      <w:r>
        <w:rPr>
          <w:rStyle w:val="Refdecomentrio"/>
        </w:rPr>
        <w:annotationRef/>
      </w:r>
      <w:r>
        <w:t>Será um webapp</w:t>
      </w:r>
    </w:p>
  </w:comment>
  <w:comment w:id="68" w:author="Juliano Varella De Carvalho" w:date="2020-08-15T15:30:00Z" w:initials="JVDC">
    <w:p w14:paraId="031542B9" w14:textId="09073255" w:rsidR="00AF6093" w:rsidRDefault="00AF6093" w:rsidP="004D13B5">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AF6093" w:rsidRDefault="00AF6093" w:rsidP="004D13B5">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AF6093" w:rsidRDefault="00AF6093" w:rsidP="004D13B5">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AF6093" w:rsidRDefault="00AF6093" w:rsidP="004D13B5">
      <w:pPr>
        <w:pStyle w:val="Textodecomentrio"/>
      </w:pPr>
      <w:r>
        <w:rPr>
          <w:rStyle w:val="Refdecomentrio"/>
        </w:rPr>
        <w:annotationRef/>
      </w:r>
      <w:r>
        <w:t>Abre uma seção Questionário para falar sobre ele.</w:t>
      </w:r>
    </w:p>
  </w:comment>
  <w:comment w:id="77" w:author="Juliano Varella De Carvalho" w:date="2020-08-15T15:45:00Z" w:initials="JVDC">
    <w:p w14:paraId="4EF6E8E3" w14:textId="77777777" w:rsidR="00AF6093" w:rsidRDefault="00AF6093" w:rsidP="004D13B5">
      <w:pPr>
        <w:pStyle w:val="Textodecomentrio"/>
      </w:pPr>
      <w:r>
        <w:rPr>
          <w:rStyle w:val="Refdecomentrio"/>
        </w:rPr>
        <w:annotationRef/>
      </w:r>
      <w:r>
        <w:t>De onde vem essa informação?</w:t>
      </w:r>
    </w:p>
  </w:comment>
  <w:comment w:id="78" w:author="Juliano Varella De Carvalho" w:date="2020-08-15T15:42:00Z" w:initials="JVDC">
    <w:p w14:paraId="0F931195" w14:textId="77777777" w:rsidR="00AF6093" w:rsidRDefault="00AF6093" w:rsidP="004D13B5">
      <w:pPr>
        <w:pStyle w:val="Textodecomentrio"/>
      </w:pPr>
      <w:r>
        <w:rPr>
          <w:rStyle w:val="Refdecomentrio"/>
        </w:rPr>
        <w:annotationRef/>
      </w:r>
      <w:r>
        <w:t>Esse texto podia iniciar a seção 3.2.2</w:t>
      </w:r>
    </w:p>
  </w:comment>
  <w:comment w:id="79" w:author="Juliano Varella De Carvalho" w:date="2020-08-15T15:47:00Z" w:initials="JVDC">
    <w:p w14:paraId="7D498935" w14:textId="0E79E9F6" w:rsidR="00AF6093" w:rsidRDefault="00AF6093" w:rsidP="004D13B5">
      <w:pPr>
        <w:pStyle w:val="Textodecomentrio"/>
      </w:pPr>
      <w:r>
        <w:rPr>
          <w:rStyle w:val="Refdecomentrio"/>
        </w:rPr>
        <w:annotationRef/>
      </w:r>
      <w:r>
        <w:t>Não seria recomendação musical ???</w:t>
      </w:r>
    </w:p>
  </w:comment>
  <w:comment w:id="80" w:author="Juliano Varella De Carvalho" w:date="2020-08-15T15:50:00Z" w:initials="JVDC">
    <w:p w14:paraId="0F56441A" w14:textId="41D9DDAB" w:rsidR="00AF6093" w:rsidRDefault="00AF6093" w:rsidP="004D13B5">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00" w:author="Juliano Varella De Carvalho" w:date="2020-11-06T14:30:00Z" w:initials="JVDC">
    <w:p w14:paraId="7BD07276" w14:textId="3CA53DE2" w:rsidR="00AF6093" w:rsidRDefault="00AF6093" w:rsidP="004D13B5">
      <w:pPr>
        <w:pStyle w:val="Textodecomentrio"/>
      </w:pPr>
      <w:r>
        <w:rPr>
          <w:rStyle w:val="Refdecomentrio"/>
        </w:rPr>
        <w:annotationRef/>
      </w:r>
      <w:r>
        <w:rPr>
          <w:noProof/>
        </w:rPr>
        <w:t>O estudo realizado foi somente do KNN.</w:t>
      </w:r>
    </w:p>
  </w:comment>
  <w:comment w:id="105" w:author="Juliano Varella De Carvalho" w:date="2020-11-06T14:33:00Z" w:initials="JVDC">
    <w:p w14:paraId="00C950A3" w14:textId="7C4B4CE3" w:rsidR="00AF6093" w:rsidRDefault="00AF6093" w:rsidP="004D13B5">
      <w:pPr>
        <w:pStyle w:val="Textodecomentrio"/>
      </w:pPr>
      <w:r>
        <w:rPr>
          <w:rStyle w:val="Refdecomentrio"/>
        </w:rPr>
        <w:annotationRef/>
      </w:r>
      <w:r>
        <w:rPr>
          <w:noProof/>
        </w:rPr>
        <w:t>???</w:t>
      </w:r>
    </w:p>
  </w:comment>
  <w:comment w:id="108" w:author="Juliano Varella De Carvalho" w:date="2020-11-06T14:36:00Z" w:initials="JVDC">
    <w:p w14:paraId="1CE45E9B" w14:textId="0F3A5CA1" w:rsidR="00AF6093" w:rsidRDefault="00AF6093" w:rsidP="004D13B5">
      <w:pPr>
        <w:pStyle w:val="Textodecomentrio"/>
      </w:pPr>
      <w:r>
        <w:rPr>
          <w:rStyle w:val="Refdecomentrio"/>
        </w:rPr>
        <w:annotationRef/>
      </w:r>
      <w:r>
        <w:t>Por quê?</w:t>
      </w:r>
    </w:p>
  </w:comment>
  <w:comment w:id="111" w:author="Juliano Varella De Carvalho" w:date="2020-11-06T14:37:00Z" w:initials="JVDC">
    <w:p w14:paraId="48B48293" w14:textId="77777777" w:rsidR="00AF6093" w:rsidRDefault="00AF6093" w:rsidP="004D13B5">
      <w:pPr>
        <w:pStyle w:val="Textodecomentrio"/>
      </w:pPr>
      <w:r>
        <w:rPr>
          <w:rStyle w:val="Refdecomentrio"/>
        </w:rPr>
        <w:annotationRef/>
      </w:r>
      <w:r>
        <w:t>Fica embaixo do Quadro.</w:t>
      </w:r>
    </w:p>
    <w:p w14:paraId="4C2BD608" w14:textId="55061E14" w:rsidR="00AF6093" w:rsidRDefault="00AF6093" w:rsidP="004D13B5">
      <w:pPr>
        <w:pStyle w:val="Textodecomentrio"/>
      </w:pPr>
      <w:r>
        <w:t>Fonte: elaborado pelo autor.</w:t>
      </w:r>
    </w:p>
  </w:comment>
  <w:comment w:id="112" w:author="Juliano Varella De Carvalho" w:date="2020-11-06T14:39:00Z" w:initials="JVDC">
    <w:p w14:paraId="10755A1B" w14:textId="1EE315CD" w:rsidR="00AF6093" w:rsidRDefault="00AF6093" w:rsidP="004D13B5">
      <w:pPr>
        <w:pStyle w:val="Textodecomentrio"/>
      </w:pPr>
      <w:r>
        <w:rPr>
          <w:rStyle w:val="Refdecomentrio"/>
        </w:rPr>
        <w:annotationRef/>
      </w:r>
      <w:r>
        <w:t>Qual arquivo?</w:t>
      </w:r>
    </w:p>
  </w:comment>
  <w:comment w:id="113" w:author="Juliano Varella De Carvalho" w:date="2020-11-06T14:40:00Z" w:initials="JVDC">
    <w:p w14:paraId="60D276E6" w14:textId="412BDA07" w:rsidR="004A5767" w:rsidRDefault="004A5767" w:rsidP="004D13B5">
      <w:pPr>
        <w:pStyle w:val="Textodecomentrio"/>
      </w:pPr>
      <w:r>
        <w:rPr>
          <w:rStyle w:val="Refdecomentrio"/>
        </w:rPr>
        <w:annotationRef/>
      </w:r>
      <w:r>
        <w:t>Não ficou claro.</w:t>
      </w:r>
    </w:p>
  </w:comment>
  <w:comment w:id="118" w:author="Juliano Varella De Carvalho" w:date="2020-11-06T14:41:00Z" w:initials="JVDC">
    <w:p w14:paraId="26656745" w14:textId="048E94E8" w:rsidR="004A5767" w:rsidRDefault="004A5767" w:rsidP="004D13B5">
      <w:pPr>
        <w:pStyle w:val="Textodecomentrio"/>
      </w:pPr>
      <w:r>
        <w:rPr>
          <w:rStyle w:val="Refdecomentrio"/>
        </w:rPr>
        <w:annotationRef/>
      </w:r>
      <w:r>
        <w:t>Referência errada e formatação errada.</w:t>
      </w:r>
    </w:p>
  </w:comment>
  <w:comment w:id="121" w:author="Juliano Varella De Carvalho" w:date="2020-11-06T14:44:00Z" w:initials="JVDC">
    <w:p w14:paraId="463B1916" w14:textId="409CE5DE" w:rsidR="004A5767" w:rsidRDefault="004A5767" w:rsidP="004D13B5">
      <w:pPr>
        <w:pStyle w:val="Textodecomentrio"/>
      </w:pPr>
      <w:r>
        <w:rPr>
          <w:rStyle w:val="Refdecomentrio"/>
        </w:rPr>
        <w:annotationRef/>
      </w:r>
      <w:r>
        <w:t>Cada um o quê ?</w:t>
      </w:r>
    </w:p>
  </w:comment>
  <w:comment w:id="126" w:author="Juliano Varella De Carvalho" w:date="2020-11-06T14:47:00Z" w:initials="JVDC">
    <w:p w14:paraId="4BAF0B81" w14:textId="311EB543" w:rsidR="004A5767" w:rsidRDefault="004A5767" w:rsidP="004D13B5">
      <w:pPr>
        <w:pStyle w:val="Textodecomentrio"/>
      </w:pPr>
      <w:r>
        <w:rPr>
          <w:rStyle w:val="Refdecomentrio"/>
        </w:rPr>
        <w:annotationRef/>
      </w:r>
      <w:r>
        <w:t>Precisa ser mais claro, dá um exemplo.</w:t>
      </w:r>
    </w:p>
  </w:comment>
  <w:comment w:id="131" w:author="Juliano Varella De Carvalho" w:date="2020-11-06T15:01:00Z" w:initials="JVDC">
    <w:p w14:paraId="578B3583" w14:textId="7AC7CB37" w:rsidR="00A04918" w:rsidRDefault="00A04918" w:rsidP="004D13B5">
      <w:pPr>
        <w:pStyle w:val="Textodecomentrio"/>
      </w:pPr>
      <w:r>
        <w:rPr>
          <w:rStyle w:val="Refdecomentrio"/>
        </w:rPr>
        <w:annotationRef/>
      </w:r>
      <w:r>
        <w:t>Informa quantos registros de treinamento e teste existem.</w:t>
      </w:r>
    </w:p>
  </w:comment>
  <w:comment w:id="132" w:author="Juliano Varella De Carvalho" w:date="2020-11-06T14:54:00Z" w:initials="JVDC">
    <w:p w14:paraId="4C8F07E4" w14:textId="180065ED" w:rsidR="00BA00AE" w:rsidRDefault="00BA00AE" w:rsidP="004D13B5">
      <w:pPr>
        <w:pStyle w:val="Textodecomentrio"/>
      </w:pPr>
      <w:r>
        <w:rPr>
          <w:rStyle w:val="Refdecomentrio"/>
        </w:rPr>
        <w:annotationRef/>
      </w:r>
      <w:r>
        <w:t>Por que 3?</w:t>
      </w:r>
    </w:p>
  </w:comment>
  <w:comment w:id="133" w:author="Juliano Varella De Carvalho" w:date="2020-11-06T15:11:00Z" w:initials="JVDC">
    <w:p w14:paraId="52DCE848" w14:textId="4DDB0129" w:rsidR="00E72884" w:rsidRDefault="00E72884" w:rsidP="004D13B5">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34" w:author="Juliano Varella De Carvalho" w:date="2020-11-06T14:59:00Z" w:initials="JVDC">
    <w:p w14:paraId="3CEE2FC7" w14:textId="581EF873" w:rsidR="00BA00AE" w:rsidRDefault="00BA00AE" w:rsidP="004D13B5">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6" w:author="Juliano Varella De Carvalho" w:date="2020-11-06T15:14:00Z" w:initials="JVDC">
    <w:p w14:paraId="67B7FB6E" w14:textId="7E47C6A2" w:rsidR="00E72884" w:rsidRDefault="00E72884" w:rsidP="004D13B5">
      <w:pPr>
        <w:pStyle w:val="Textodecomentrio"/>
      </w:pPr>
      <w:r>
        <w:rPr>
          <w:rStyle w:val="Refdecomentrio"/>
        </w:rPr>
        <w:annotationRef/>
      </w:r>
      <w:r>
        <w:t>Que modelo?</w:t>
      </w:r>
    </w:p>
  </w:comment>
  <w:comment w:id="137" w:author="Juliano Varella De Carvalho" w:date="2020-11-06T15:00:00Z" w:initials="JVDC">
    <w:p w14:paraId="68215F0F" w14:textId="3EB5F0AC" w:rsidR="00BA00AE" w:rsidRDefault="00BA00AE" w:rsidP="004D13B5">
      <w:pPr>
        <w:pStyle w:val="Textodecomentrio"/>
      </w:pPr>
      <w:r>
        <w:rPr>
          <w:rStyle w:val="Refdecomentrio"/>
        </w:rPr>
        <w:annotationRef/>
      </w:r>
      <w:r>
        <w:t>Faz como referência.</w:t>
      </w:r>
    </w:p>
  </w:comment>
  <w:comment w:id="139" w:author="Juliano Varella De Carvalho" w:date="2020-11-06T15:02:00Z" w:initials="JVDC">
    <w:p w14:paraId="59B55BFF" w14:textId="156AAAD9" w:rsidR="00C94B56" w:rsidRDefault="00C94B56" w:rsidP="004D13B5">
      <w:pPr>
        <w:pStyle w:val="Textodecomentrio"/>
      </w:pPr>
      <w:r>
        <w:rPr>
          <w:rStyle w:val="Refdecomentrio"/>
        </w:rPr>
        <w:annotationRef/>
      </w:r>
      <w:r w:rsidR="00372363">
        <w:rPr>
          <w:rStyle w:val="Refdecomentrio"/>
        </w:rPr>
        <w:t>F</w:t>
      </w:r>
      <w:r>
        <w:t xml:space="preserve">ica melhor </w:t>
      </w:r>
      <w:r w:rsidR="00E72884">
        <w:t xml:space="preserve">PREDIÇÃO NO </w:t>
      </w:r>
      <w:r>
        <w:t>SISTEMA LORS</w:t>
      </w:r>
    </w:p>
  </w:comment>
  <w:comment w:id="143" w:author="Juliano Varella De Carvalho" w:date="2020-11-06T15:04:00Z" w:initials="JVDC">
    <w:p w14:paraId="43562A5F" w14:textId="75A84101" w:rsidR="00C94B56" w:rsidRDefault="00C94B56" w:rsidP="004D13B5">
      <w:pPr>
        <w:pStyle w:val="Textodecomentrio"/>
      </w:pPr>
      <w:r>
        <w:rPr>
          <w:rStyle w:val="Refdecomentrio"/>
        </w:rPr>
        <w:annotationRef/>
      </w:r>
      <w:r>
        <w:t>Isto aqui já foi dito antes, é desnecessário.</w:t>
      </w:r>
      <w:r w:rsidR="00E72884">
        <w:t xml:space="preserve"> Remover.</w:t>
      </w:r>
    </w:p>
  </w:comment>
  <w:comment w:id="148" w:author="Juliano Varella De Carvalho" w:date="2020-11-06T15:16:00Z" w:initials="JVDC">
    <w:p w14:paraId="3D43D7C1" w14:textId="360CFABB" w:rsidR="00E72884" w:rsidRDefault="00E72884" w:rsidP="004D13B5">
      <w:pPr>
        <w:pStyle w:val="Textodecomentrio"/>
      </w:pPr>
      <w:r>
        <w:rPr>
          <w:rStyle w:val="Refdecomentrio"/>
        </w:rPr>
        <w:annotationRef/>
      </w:r>
      <w:r>
        <w:t>Não entendi.</w:t>
      </w:r>
    </w:p>
  </w:comment>
  <w:comment w:id="151" w:author="Juliano Varella De Carvalho" w:date="2020-11-06T15:17:00Z" w:initials="JVDC">
    <w:p w14:paraId="0DBBBCFD" w14:textId="45FABAEA" w:rsidR="00E72884" w:rsidRDefault="00E72884" w:rsidP="004D13B5">
      <w:pPr>
        <w:pStyle w:val="Textodecomentrio"/>
      </w:pPr>
      <w:r>
        <w:rPr>
          <w:rStyle w:val="Refdecomentrio"/>
        </w:rPr>
        <w:annotationRef/>
      </w:r>
      <w:r>
        <w:t>Não existe modelo. O KNN não gera um modelo !</w:t>
      </w:r>
    </w:p>
  </w:comment>
  <w:comment w:id="153" w:author="Juliano Varella De Carvalho" w:date="2020-11-06T15:09:00Z" w:initials="JVDC">
    <w:p w14:paraId="3618BD97" w14:textId="4DC61616" w:rsidR="00C94B56" w:rsidRDefault="00C94B56" w:rsidP="004D13B5">
      <w:pPr>
        <w:pStyle w:val="Textodecomentrio"/>
      </w:pPr>
      <w:r>
        <w:rPr>
          <w:rStyle w:val="Refdecomentrio"/>
        </w:rPr>
        <w:annotationRef/>
      </w:r>
      <w:r>
        <w:t>Na Figura 24 está dito que são 10 músicas...</w:t>
      </w:r>
    </w:p>
  </w:comment>
  <w:comment w:id="157" w:author="Juliano Varella De Carvalho" w:date="2020-11-06T15:28:00Z" w:initials="JVDC">
    <w:p w14:paraId="5D5FFBCC" w14:textId="5D97ECA9" w:rsidR="00372363" w:rsidRDefault="00372363" w:rsidP="004D13B5">
      <w:pPr>
        <w:pStyle w:val="Textodecomentrio"/>
      </w:pPr>
      <w:r>
        <w:rPr>
          <w:rStyle w:val="Refdecomentrio"/>
        </w:rPr>
        <w:annotationRef/>
      </w:r>
      <w:r>
        <w:t>Essa seção está descontextualizada aqui. Talvez ela tenha que ficar após a 4.1.3, ou trazer o que foi dito na 4.1.3 para dentro dessa seção.</w:t>
      </w:r>
    </w:p>
  </w:comment>
  <w:comment w:id="158" w:author="Juliano Varella De Carvalho" w:date="2020-11-06T15:52:00Z" w:initials="JVDC">
    <w:p w14:paraId="05788A7A" w14:textId="6F973393" w:rsidR="00E50E54" w:rsidRDefault="00E50E54" w:rsidP="004D13B5">
      <w:pPr>
        <w:pStyle w:val="Textodecomentrio"/>
      </w:pPr>
      <w:r>
        <w:rPr>
          <w:rStyle w:val="Refdecomentrio"/>
        </w:rPr>
        <w:annotationRef/>
      </w:r>
      <w:r>
        <w:t>Transforma essa tabela e coloca 4 colunas para não ficar tão grande.</w:t>
      </w:r>
    </w:p>
  </w:comment>
  <w:comment w:id="161" w:author="Érico Souza Loewe" w:date="2020-11-03T00:14:00Z" w:initials="ÉSL">
    <w:p w14:paraId="3F8FF34E" w14:textId="2895B121" w:rsidR="00AF6093" w:rsidRDefault="00AF6093" w:rsidP="004D13B5">
      <w:pPr>
        <w:pStyle w:val="Textodecomentrio"/>
      </w:pPr>
      <w:r>
        <w:rPr>
          <w:rStyle w:val="Refdecomentrio"/>
        </w:rPr>
        <w:annotationRef/>
      </w:r>
      <w:r>
        <w:t>Verdadeiro positivo (é e é)</w:t>
      </w:r>
    </w:p>
  </w:comment>
  <w:comment w:id="162" w:author="Érico Souza Loewe" w:date="2020-11-03T00:15:00Z" w:initials="ÉSL">
    <w:p w14:paraId="2B04E5D5" w14:textId="202762A3" w:rsidR="00AF6093" w:rsidRDefault="00AF6093" w:rsidP="004D13B5">
      <w:pPr>
        <w:pStyle w:val="Textodecomentrio"/>
      </w:pPr>
      <w:r>
        <w:rPr>
          <w:rStyle w:val="Refdecomentrio"/>
        </w:rPr>
        <w:annotationRef/>
      </w:r>
      <w:r>
        <w:t>Falso positivo (é mas não é)</w:t>
      </w:r>
    </w:p>
  </w:comment>
  <w:comment w:id="163" w:author="Érico Souza Loewe" w:date="2020-11-03T00:15:00Z" w:initials="ÉSL">
    <w:p w14:paraId="6A72223B" w14:textId="7D8F2831" w:rsidR="00AF6093" w:rsidRDefault="00AF6093" w:rsidP="004D13B5">
      <w:pPr>
        <w:pStyle w:val="Textodecomentrio"/>
      </w:pPr>
      <w:r>
        <w:rPr>
          <w:rStyle w:val="Refdecomentrio"/>
        </w:rPr>
        <w:annotationRef/>
      </w:r>
      <w:r>
        <w:t>Falso negativo (não é mas é)</w:t>
      </w:r>
    </w:p>
  </w:comment>
  <w:comment w:id="164" w:author="Érico Souza Loewe" w:date="2020-11-03T00:14:00Z" w:initials="ÉSL">
    <w:p w14:paraId="6983377C" w14:textId="6BF5C3F2" w:rsidR="00AF6093" w:rsidRDefault="00AF6093" w:rsidP="004D13B5">
      <w:pPr>
        <w:pStyle w:val="Textodecomentrio"/>
      </w:pPr>
      <w:r>
        <w:rPr>
          <w:rStyle w:val="Refdecomentrio"/>
        </w:rPr>
        <w:annotationRef/>
      </w:r>
      <w:r>
        <w:t>Verdadeiro negativo (não é e não é)</w:t>
      </w:r>
    </w:p>
  </w:comment>
  <w:comment w:id="171" w:author="Juliano Varella De Carvalho" w:date="2020-11-06T15:38:00Z" w:initials="JVDC">
    <w:p w14:paraId="3E36C3F6" w14:textId="77777777" w:rsidR="00AF0E50" w:rsidRDefault="00AF0E50" w:rsidP="004D13B5">
      <w:pPr>
        <w:pStyle w:val="Textodecomentrio"/>
      </w:pPr>
      <w:r>
        <w:rPr>
          <w:rStyle w:val="Refdecomentrio"/>
        </w:rPr>
        <w:annotationRef/>
      </w:r>
      <w:r>
        <w:t>Não deves colocar essa matriz de confusão ficou horrível.</w:t>
      </w:r>
    </w:p>
    <w:p w14:paraId="6FD7C2FE" w14:textId="77777777" w:rsidR="00AF0E50" w:rsidRDefault="00AF0E50" w:rsidP="004D13B5">
      <w:pPr>
        <w:pStyle w:val="Textodecomentrio"/>
      </w:pPr>
    </w:p>
    <w:p w14:paraId="74E8EDED" w14:textId="629BA9E0" w:rsidR="00AF0E50" w:rsidRDefault="00AF0E50" w:rsidP="004D13B5">
      <w:pPr>
        <w:pStyle w:val="Textodecomentrio"/>
      </w:pPr>
      <w:r>
        <w:t>Vamos conversar em como colocar ela.</w:t>
      </w:r>
    </w:p>
  </w:comment>
  <w:comment w:id="174" w:author="Juliano Varella De Carvalho" w:date="2020-11-06T16:01:00Z" w:initials="JVDC">
    <w:p w14:paraId="20DB9421" w14:textId="5702B575" w:rsidR="004D13B5" w:rsidRDefault="004D13B5">
      <w:pPr>
        <w:pStyle w:val="Textodecomentrio"/>
      </w:pPr>
      <w:r>
        <w:rPr>
          <w:rStyle w:val="Refdecomentrio"/>
        </w:rPr>
        <w:annotationRef/>
      </w:r>
      <w:r>
        <w:t>Acho muito ingênuo esse comentário.</w:t>
      </w:r>
    </w:p>
  </w:comment>
  <w:comment w:id="175" w:author="Juliano Varella De Carvalho" w:date="2020-11-06T16:02:00Z" w:initials="JVDC">
    <w:p w14:paraId="5D58158F" w14:textId="290D8D69" w:rsidR="004D13B5" w:rsidRDefault="004D13B5">
      <w:pPr>
        <w:pStyle w:val="Textodecomentrio"/>
      </w:pPr>
      <w:r>
        <w:rPr>
          <w:rStyle w:val="Refdecomentrio"/>
        </w:rPr>
        <w:annotationRef/>
      </w:r>
      <w:r>
        <w:t>Por quê?</w:t>
      </w:r>
    </w:p>
  </w:comment>
  <w:comment w:id="176" w:author="Juliano Varella De Carvalho" w:date="2020-11-06T16:04:00Z" w:initials="JVDC">
    <w:p w14:paraId="2D4E46A2" w14:textId="534E70D2" w:rsidR="004D13B5" w:rsidRDefault="004D13B5">
      <w:pPr>
        <w:pStyle w:val="Textodecomentrio"/>
      </w:pPr>
      <w:r>
        <w:rPr>
          <w:rStyle w:val="Refdecomentrio"/>
        </w:rPr>
        <w:annotationRef/>
      </w:r>
      <w:r>
        <w:t>Por quê? Cita o número de retornos que tiveste.</w:t>
      </w:r>
    </w:p>
  </w:comment>
  <w:comment w:id="179" w:author="Tatiane Schwanck Schardosim" w:date="2020-07-01T21:30:00Z" w:initials="TSS">
    <w:p w14:paraId="34834409" w14:textId="17229921" w:rsidR="00AF6093" w:rsidRDefault="00AF6093" w:rsidP="004D13B5">
      <w:pPr>
        <w:pStyle w:val="Textodecomentrio"/>
      </w:pPr>
      <w:r>
        <w:rPr>
          <w:rStyle w:val="Refdecomentrio"/>
        </w:rPr>
        <w:annotationRef/>
      </w:r>
      <w:r>
        <w:rPr>
          <w:noProof/>
        </w:rPr>
        <w:t>Não precisa referenciar a bibliografiac no texto?</w:t>
      </w:r>
    </w:p>
  </w:comment>
  <w:comment w:id="180" w:author="Érico Souza Loewe" w:date="2020-07-02T00:25:00Z" w:initials="ÉSL">
    <w:p w14:paraId="23D9DB80" w14:textId="3D88D14E" w:rsidR="00AF6093" w:rsidRDefault="00AF6093" w:rsidP="004D13B5">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0"/>
  <w15:commentEx w15:paraId="4C2BD608" w15:done="0"/>
  <w15:commentEx w15:paraId="10755A1B" w15:done="0"/>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67B7FB6E" w15:done="0"/>
  <w15:commentEx w15:paraId="68215F0F" w15:done="0"/>
  <w15:commentEx w15:paraId="59B55BFF" w15:done="0"/>
  <w15:commentEx w15:paraId="43562A5F" w15:done="0"/>
  <w15:commentEx w15:paraId="3D43D7C1" w15:done="0"/>
  <w15:commentEx w15:paraId="0DBBBCFD" w15:done="0"/>
  <w15:commentEx w15:paraId="3618BD97" w15:done="0"/>
  <w15:commentEx w15:paraId="5D5FFBCC" w15:done="0"/>
  <w15:commentEx w15:paraId="05788A7A" w15:done="0"/>
  <w15:commentEx w15:paraId="3F8FF34E" w15:done="0"/>
  <w15:commentEx w15:paraId="2B04E5D5" w15:done="0"/>
  <w15:commentEx w15:paraId="6A72223B" w15:done="0"/>
  <w15:commentEx w15:paraId="6983377C" w15:done="0"/>
  <w15:commentEx w15:paraId="74E8EDED" w15:done="0"/>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67B7FB6E" w16cid:durableId="234FE6EB"/>
  <w16cid:commentId w16cid:paraId="68215F0F" w16cid:durableId="234FE38D"/>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05788A7A" w16cid:durableId="234FEFB1"/>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F1534" w14:textId="77777777" w:rsidR="00FD2DA9" w:rsidRDefault="00FD2DA9" w:rsidP="004D13B5">
      <w:r>
        <w:separator/>
      </w:r>
    </w:p>
    <w:p w14:paraId="4D6D46C7" w14:textId="77777777" w:rsidR="00FD2DA9" w:rsidRDefault="00FD2DA9" w:rsidP="004D13B5"/>
    <w:p w14:paraId="744126CB" w14:textId="77777777" w:rsidR="00FD2DA9" w:rsidRDefault="00FD2DA9" w:rsidP="004D13B5"/>
    <w:p w14:paraId="027A262C" w14:textId="77777777" w:rsidR="00FD2DA9" w:rsidRDefault="00FD2DA9" w:rsidP="004D13B5"/>
    <w:p w14:paraId="2317132B" w14:textId="77777777" w:rsidR="00FD2DA9" w:rsidRDefault="00FD2DA9" w:rsidP="004D13B5"/>
    <w:p w14:paraId="47472068" w14:textId="77777777" w:rsidR="00FD2DA9" w:rsidRDefault="00FD2DA9" w:rsidP="004D13B5"/>
    <w:p w14:paraId="0EB300B6" w14:textId="77777777" w:rsidR="00FD2DA9" w:rsidRDefault="00FD2DA9" w:rsidP="004D13B5"/>
    <w:p w14:paraId="042F122C" w14:textId="77777777" w:rsidR="00FD2DA9" w:rsidRDefault="00FD2DA9" w:rsidP="004D13B5"/>
    <w:p w14:paraId="1CD8E379" w14:textId="77777777" w:rsidR="00FD2DA9" w:rsidRDefault="00FD2DA9" w:rsidP="004D13B5"/>
    <w:p w14:paraId="479B695B" w14:textId="77777777" w:rsidR="00FD2DA9" w:rsidRDefault="00FD2DA9" w:rsidP="004D13B5"/>
    <w:p w14:paraId="30259E14" w14:textId="77777777" w:rsidR="00FD2DA9" w:rsidRDefault="00FD2DA9" w:rsidP="004D13B5"/>
    <w:p w14:paraId="2E2E2CD3" w14:textId="77777777" w:rsidR="00FD2DA9" w:rsidRDefault="00FD2DA9" w:rsidP="004D13B5"/>
    <w:p w14:paraId="3C7A6009" w14:textId="77777777" w:rsidR="00FD2DA9" w:rsidRDefault="00FD2DA9" w:rsidP="004D13B5"/>
    <w:p w14:paraId="3DC31AC0" w14:textId="77777777" w:rsidR="00FD2DA9" w:rsidRDefault="00FD2DA9" w:rsidP="004D13B5"/>
    <w:p w14:paraId="00E61DA8" w14:textId="77777777" w:rsidR="00FD2DA9" w:rsidRDefault="00FD2DA9" w:rsidP="004D13B5"/>
    <w:p w14:paraId="170C6AB5" w14:textId="77777777" w:rsidR="00FD2DA9" w:rsidRDefault="00FD2DA9" w:rsidP="004D13B5"/>
    <w:p w14:paraId="52666FD4" w14:textId="77777777" w:rsidR="00FD2DA9" w:rsidRDefault="00FD2DA9" w:rsidP="004D13B5"/>
    <w:p w14:paraId="3EDD07B2" w14:textId="77777777" w:rsidR="00FD2DA9" w:rsidRDefault="00FD2DA9" w:rsidP="004D13B5"/>
    <w:p w14:paraId="407D1A92" w14:textId="77777777" w:rsidR="00FD2DA9" w:rsidRDefault="00FD2DA9" w:rsidP="004D13B5"/>
    <w:p w14:paraId="1A7123E4" w14:textId="77777777" w:rsidR="00FD2DA9" w:rsidRDefault="00FD2DA9" w:rsidP="004D13B5"/>
    <w:p w14:paraId="017A94EF" w14:textId="77777777" w:rsidR="00FD2DA9" w:rsidRDefault="00FD2DA9" w:rsidP="004D13B5"/>
    <w:p w14:paraId="56B043A7" w14:textId="77777777" w:rsidR="00FD2DA9" w:rsidRDefault="00FD2DA9" w:rsidP="004D13B5"/>
    <w:p w14:paraId="43204BAA" w14:textId="77777777" w:rsidR="00FD2DA9" w:rsidRDefault="00FD2DA9" w:rsidP="004D13B5"/>
    <w:p w14:paraId="49039093" w14:textId="77777777" w:rsidR="00FD2DA9" w:rsidRDefault="00FD2DA9" w:rsidP="004D13B5"/>
    <w:p w14:paraId="28CE2CBF" w14:textId="77777777" w:rsidR="00FD2DA9" w:rsidRDefault="00FD2DA9" w:rsidP="004D13B5"/>
    <w:p w14:paraId="089770F5" w14:textId="77777777" w:rsidR="00FD2DA9" w:rsidRDefault="00FD2DA9" w:rsidP="004D13B5"/>
    <w:p w14:paraId="34D52B1D" w14:textId="77777777" w:rsidR="00FD2DA9" w:rsidRDefault="00FD2DA9" w:rsidP="004D13B5"/>
    <w:p w14:paraId="70E3D5A4" w14:textId="77777777" w:rsidR="00FD2DA9" w:rsidRDefault="00FD2DA9" w:rsidP="004D13B5"/>
    <w:p w14:paraId="6F87FA2C" w14:textId="77777777" w:rsidR="00FD2DA9" w:rsidRDefault="00FD2DA9" w:rsidP="004D13B5"/>
    <w:p w14:paraId="4E956517" w14:textId="77777777" w:rsidR="00FD2DA9" w:rsidRDefault="00FD2DA9" w:rsidP="004D13B5"/>
    <w:p w14:paraId="54540DFA" w14:textId="77777777" w:rsidR="00FD2DA9" w:rsidRDefault="00FD2DA9" w:rsidP="004D13B5"/>
    <w:p w14:paraId="37A91BDE" w14:textId="77777777" w:rsidR="00FD2DA9" w:rsidRDefault="00FD2DA9" w:rsidP="004D13B5"/>
    <w:p w14:paraId="6D9EEAA3" w14:textId="77777777" w:rsidR="00FD2DA9" w:rsidRDefault="00FD2DA9" w:rsidP="004D13B5"/>
    <w:p w14:paraId="049C6B00" w14:textId="77777777" w:rsidR="00FD2DA9" w:rsidRDefault="00FD2DA9" w:rsidP="004D13B5"/>
    <w:p w14:paraId="7FC1952B" w14:textId="77777777" w:rsidR="00FD2DA9" w:rsidRDefault="00FD2DA9" w:rsidP="004D13B5"/>
    <w:p w14:paraId="40849F56" w14:textId="77777777" w:rsidR="00FD2DA9" w:rsidRDefault="00FD2DA9" w:rsidP="004D13B5"/>
    <w:p w14:paraId="3AE184E1" w14:textId="77777777" w:rsidR="00FD2DA9" w:rsidRDefault="00FD2DA9" w:rsidP="004D13B5"/>
    <w:p w14:paraId="78B36F05" w14:textId="77777777" w:rsidR="00FD2DA9" w:rsidRDefault="00FD2DA9" w:rsidP="004D13B5"/>
    <w:p w14:paraId="16B7175E" w14:textId="77777777" w:rsidR="00FD2DA9" w:rsidRDefault="00FD2DA9" w:rsidP="004D13B5"/>
    <w:p w14:paraId="09083111" w14:textId="77777777" w:rsidR="00FD2DA9" w:rsidRDefault="00FD2DA9" w:rsidP="004D13B5"/>
    <w:p w14:paraId="1A4F0A55" w14:textId="77777777" w:rsidR="00FD2DA9" w:rsidRDefault="00FD2DA9" w:rsidP="004D13B5"/>
    <w:p w14:paraId="654C1859" w14:textId="77777777" w:rsidR="00FD2DA9" w:rsidRDefault="00FD2DA9" w:rsidP="004D13B5"/>
  </w:endnote>
  <w:endnote w:type="continuationSeparator" w:id="0">
    <w:p w14:paraId="77023C93" w14:textId="77777777" w:rsidR="00FD2DA9" w:rsidRDefault="00FD2DA9" w:rsidP="004D13B5">
      <w:r>
        <w:continuationSeparator/>
      </w:r>
    </w:p>
    <w:p w14:paraId="2BDABF9A" w14:textId="77777777" w:rsidR="00FD2DA9" w:rsidRDefault="00FD2DA9" w:rsidP="004D13B5"/>
    <w:p w14:paraId="01F53584" w14:textId="77777777" w:rsidR="00FD2DA9" w:rsidRDefault="00FD2DA9" w:rsidP="004D13B5"/>
    <w:p w14:paraId="3712AFC4" w14:textId="77777777" w:rsidR="00FD2DA9" w:rsidRDefault="00FD2DA9" w:rsidP="004D13B5"/>
    <w:p w14:paraId="62EDCF7D" w14:textId="77777777" w:rsidR="00FD2DA9" w:rsidRDefault="00FD2DA9" w:rsidP="004D13B5"/>
    <w:p w14:paraId="583DE4B9" w14:textId="77777777" w:rsidR="00FD2DA9" w:rsidRDefault="00FD2DA9" w:rsidP="004D13B5"/>
    <w:p w14:paraId="597C5FC7" w14:textId="77777777" w:rsidR="00FD2DA9" w:rsidRDefault="00FD2DA9" w:rsidP="004D13B5"/>
    <w:p w14:paraId="13733594" w14:textId="77777777" w:rsidR="00FD2DA9" w:rsidRDefault="00FD2DA9" w:rsidP="004D13B5"/>
    <w:p w14:paraId="45DB31E7" w14:textId="77777777" w:rsidR="00FD2DA9" w:rsidRDefault="00FD2DA9" w:rsidP="004D13B5"/>
    <w:p w14:paraId="05163B2C" w14:textId="77777777" w:rsidR="00FD2DA9" w:rsidRDefault="00FD2DA9" w:rsidP="004D13B5"/>
    <w:p w14:paraId="40E8A8B4" w14:textId="77777777" w:rsidR="00FD2DA9" w:rsidRDefault="00FD2DA9" w:rsidP="004D13B5"/>
    <w:p w14:paraId="389CD131" w14:textId="77777777" w:rsidR="00FD2DA9" w:rsidRDefault="00FD2DA9" w:rsidP="004D13B5"/>
    <w:p w14:paraId="7312096F" w14:textId="77777777" w:rsidR="00FD2DA9" w:rsidRDefault="00FD2DA9" w:rsidP="004D13B5"/>
    <w:p w14:paraId="1600CFDA" w14:textId="77777777" w:rsidR="00FD2DA9" w:rsidRDefault="00FD2DA9" w:rsidP="004D13B5"/>
    <w:p w14:paraId="3832A0A8" w14:textId="77777777" w:rsidR="00FD2DA9" w:rsidRDefault="00FD2DA9" w:rsidP="004D13B5"/>
    <w:p w14:paraId="094A2B4B" w14:textId="77777777" w:rsidR="00FD2DA9" w:rsidRDefault="00FD2DA9" w:rsidP="004D13B5"/>
    <w:p w14:paraId="7D6BA30D" w14:textId="77777777" w:rsidR="00FD2DA9" w:rsidRDefault="00FD2DA9" w:rsidP="004D13B5"/>
    <w:p w14:paraId="255B1C84" w14:textId="77777777" w:rsidR="00FD2DA9" w:rsidRDefault="00FD2DA9" w:rsidP="004D13B5"/>
    <w:p w14:paraId="3361B1EB" w14:textId="77777777" w:rsidR="00FD2DA9" w:rsidRDefault="00FD2DA9" w:rsidP="004D13B5"/>
    <w:p w14:paraId="45F36687" w14:textId="77777777" w:rsidR="00FD2DA9" w:rsidRDefault="00FD2DA9" w:rsidP="004D13B5"/>
    <w:p w14:paraId="25B120F0" w14:textId="77777777" w:rsidR="00FD2DA9" w:rsidRDefault="00FD2DA9" w:rsidP="004D13B5"/>
    <w:p w14:paraId="17494D24" w14:textId="77777777" w:rsidR="00FD2DA9" w:rsidRDefault="00FD2DA9" w:rsidP="004D13B5"/>
    <w:p w14:paraId="72210929" w14:textId="77777777" w:rsidR="00FD2DA9" w:rsidRDefault="00FD2DA9" w:rsidP="004D13B5"/>
    <w:p w14:paraId="786954BD" w14:textId="77777777" w:rsidR="00FD2DA9" w:rsidRDefault="00FD2DA9" w:rsidP="004D13B5"/>
    <w:p w14:paraId="7BE4D7C2" w14:textId="77777777" w:rsidR="00FD2DA9" w:rsidRDefault="00FD2DA9" w:rsidP="004D13B5"/>
    <w:p w14:paraId="15362C7C" w14:textId="77777777" w:rsidR="00FD2DA9" w:rsidRDefault="00FD2DA9" w:rsidP="004D13B5"/>
    <w:p w14:paraId="5A554007" w14:textId="77777777" w:rsidR="00FD2DA9" w:rsidRDefault="00FD2DA9" w:rsidP="004D13B5"/>
    <w:p w14:paraId="1386221D" w14:textId="77777777" w:rsidR="00FD2DA9" w:rsidRDefault="00FD2DA9" w:rsidP="004D13B5"/>
    <w:p w14:paraId="1BD776A6" w14:textId="77777777" w:rsidR="00FD2DA9" w:rsidRDefault="00FD2DA9" w:rsidP="004D13B5"/>
    <w:p w14:paraId="33EF760D" w14:textId="77777777" w:rsidR="00FD2DA9" w:rsidRDefault="00FD2DA9" w:rsidP="004D13B5"/>
    <w:p w14:paraId="0490AFF6" w14:textId="77777777" w:rsidR="00FD2DA9" w:rsidRDefault="00FD2DA9" w:rsidP="004D13B5"/>
    <w:p w14:paraId="3DBB1EAC" w14:textId="77777777" w:rsidR="00FD2DA9" w:rsidRDefault="00FD2DA9" w:rsidP="004D13B5"/>
    <w:p w14:paraId="4E949010" w14:textId="77777777" w:rsidR="00FD2DA9" w:rsidRDefault="00FD2DA9" w:rsidP="004D13B5"/>
    <w:p w14:paraId="34679F03" w14:textId="77777777" w:rsidR="00FD2DA9" w:rsidRDefault="00FD2DA9" w:rsidP="004D13B5"/>
    <w:p w14:paraId="064C10D5" w14:textId="77777777" w:rsidR="00FD2DA9" w:rsidRDefault="00FD2DA9" w:rsidP="004D13B5"/>
    <w:p w14:paraId="2F2E6D95" w14:textId="77777777" w:rsidR="00FD2DA9" w:rsidRDefault="00FD2DA9" w:rsidP="004D13B5"/>
    <w:p w14:paraId="232EBB6E" w14:textId="77777777" w:rsidR="00FD2DA9" w:rsidRDefault="00FD2DA9" w:rsidP="004D13B5"/>
    <w:p w14:paraId="52D93DAE" w14:textId="77777777" w:rsidR="00FD2DA9" w:rsidRDefault="00FD2DA9" w:rsidP="004D13B5"/>
    <w:p w14:paraId="73202A6D" w14:textId="77777777" w:rsidR="00FD2DA9" w:rsidRDefault="00FD2DA9" w:rsidP="004D13B5"/>
    <w:p w14:paraId="34089F38" w14:textId="77777777" w:rsidR="00FD2DA9" w:rsidRDefault="00FD2DA9" w:rsidP="004D13B5"/>
    <w:p w14:paraId="49D0F87E" w14:textId="77777777" w:rsidR="00FD2DA9" w:rsidRDefault="00FD2DA9" w:rsidP="004D13B5"/>
    <w:p w14:paraId="70D9C8BF" w14:textId="77777777" w:rsidR="00FD2DA9" w:rsidRDefault="00FD2DA9" w:rsidP="004D13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9BCC4" w14:textId="77777777" w:rsidR="00FD2DA9" w:rsidRDefault="00FD2DA9" w:rsidP="004D13B5">
      <w:r>
        <w:separator/>
      </w:r>
    </w:p>
    <w:p w14:paraId="15CB9501" w14:textId="77777777" w:rsidR="00FD2DA9" w:rsidRDefault="00FD2DA9" w:rsidP="004D13B5"/>
    <w:p w14:paraId="3E200D1F" w14:textId="77777777" w:rsidR="00FD2DA9" w:rsidRDefault="00FD2DA9" w:rsidP="004D13B5"/>
    <w:p w14:paraId="6EA43C38" w14:textId="77777777" w:rsidR="00FD2DA9" w:rsidRDefault="00FD2DA9" w:rsidP="004D13B5"/>
    <w:p w14:paraId="2DA72801" w14:textId="77777777" w:rsidR="00FD2DA9" w:rsidRDefault="00FD2DA9" w:rsidP="004D13B5"/>
    <w:p w14:paraId="00B68B5A" w14:textId="77777777" w:rsidR="00FD2DA9" w:rsidRDefault="00FD2DA9" w:rsidP="004D13B5"/>
    <w:p w14:paraId="760CBF21" w14:textId="77777777" w:rsidR="00FD2DA9" w:rsidRDefault="00FD2DA9" w:rsidP="004D13B5"/>
    <w:p w14:paraId="620D411C" w14:textId="77777777" w:rsidR="00FD2DA9" w:rsidRDefault="00FD2DA9" w:rsidP="004D13B5"/>
    <w:p w14:paraId="3187B8BF" w14:textId="77777777" w:rsidR="00FD2DA9" w:rsidRDefault="00FD2DA9" w:rsidP="004D13B5"/>
    <w:p w14:paraId="3EC74E9B" w14:textId="77777777" w:rsidR="00FD2DA9" w:rsidRDefault="00FD2DA9" w:rsidP="004D13B5"/>
    <w:p w14:paraId="7F1F5444" w14:textId="77777777" w:rsidR="00FD2DA9" w:rsidRDefault="00FD2DA9" w:rsidP="004D13B5"/>
    <w:p w14:paraId="6FF0AB3D" w14:textId="77777777" w:rsidR="00FD2DA9" w:rsidRDefault="00FD2DA9" w:rsidP="004D13B5"/>
    <w:p w14:paraId="7EE62AC8" w14:textId="77777777" w:rsidR="00FD2DA9" w:rsidRDefault="00FD2DA9" w:rsidP="004D13B5"/>
    <w:p w14:paraId="5F0442F3" w14:textId="77777777" w:rsidR="00FD2DA9" w:rsidRDefault="00FD2DA9" w:rsidP="004D13B5"/>
    <w:p w14:paraId="41894DB4" w14:textId="77777777" w:rsidR="00FD2DA9" w:rsidRDefault="00FD2DA9" w:rsidP="004D13B5"/>
    <w:p w14:paraId="4B76BBAC" w14:textId="77777777" w:rsidR="00FD2DA9" w:rsidRDefault="00FD2DA9" w:rsidP="004D13B5"/>
    <w:p w14:paraId="250A81B0" w14:textId="77777777" w:rsidR="00FD2DA9" w:rsidRDefault="00FD2DA9" w:rsidP="004D13B5"/>
    <w:p w14:paraId="1F1E0C5D" w14:textId="77777777" w:rsidR="00FD2DA9" w:rsidRDefault="00FD2DA9" w:rsidP="004D13B5"/>
    <w:p w14:paraId="5ECD13F1" w14:textId="77777777" w:rsidR="00FD2DA9" w:rsidRDefault="00FD2DA9" w:rsidP="004D13B5"/>
    <w:p w14:paraId="7C82DB50" w14:textId="77777777" w:rsidR="00FD2DA9" w:rsidRDefault="00FD2DA9" w:rsidP="004D13B5"/>
    <w:p w14:paraId="4324994D" w14:textId="77777777" w:rsidR="00FD2DA9" w:rsidRDefault="00FD2DA9" w:rsidP="004D13B5"/>
    <w:p w14:paraId="6E1A07F2" w14:textId="77777777" w:rsidR="00FD2DA9" w:rsidRDefault="00FD2DA9" w:rsidP="004D13B5"/>
    <w:p w14:paraId="77AFBB1C" w14:textId="77777777" w:rsidR="00FD2DA9" w:rsidRDefault="00FD2DA9" w:rsidP="004D13B5"/>
    <w:p w14:paraId="2BAA061A" w14:textId="77777777" w:rsidR="00FD2DA9" w:rsidRDefault="00FD2DA9" w:rsidP="004D13B5"/>
    <w:p w14:paraId="34B8E0B3" w14:textId="77777777" w:rsidR="00FD2DA9" w:rsidRDefault="00FD2DA9" w:rsidP="004D13B5"/>
    <w:p w14:paraId="3390F0EB" w14:textId="77777777" w:rsidR="00FD2DA9" w:rsidRDefault="00FD2DA9" w:rsidP="004D13B5"/>
    <w:p w14:paraId="5A77428F" w14:textId="77777777" w:rsidR="00FD2DA9" w:rsidRDefault="00FD2DA9" w:rsidP="004D13B5"/>
    <w:p w14:paraId="2C4143F6" w14:textId="77777777" w:rsidR="00FD2DA9" w:rsidRDefault="00FD2DA9" w:rsidP="004D13B5"/>
    <w:p w14:paraId="5ED9104D" w14:textId="77777777" w:rsidR="00FD2DA9" w:rsidRDefault="00FD2DA9" w:rsidP="004D13B5"/>
    <w:p w14:paraId="4853554E" w14:textId="77777777" w:rsidR="00FD2DA9" w:rsidRDefault="00FD2DA9" w:rsidP="004D13B5"/>
    <w:p w14:paraId="3FFC6A6D" w14:textId="77777777" w:rsidR="00FD2DA9" w:rsidRDefault="00FD2DA9" w:rsidP="004D13B5"/>
    <w:p w14:paraId="518BB050" w14:textId="77777777" w:rsidR="00FD2DA9" w:rsidRDefault="00FD2DA9" w:rsidP="004D13B5"/>
    <w:p w14:paraId="76F7C94C" w14:textId="77777777" w:rsidR="00FD2DA9" w:rsidRDefault="00FD2DA9" w:rsidP="004D13B5"/>
  </w:footnote>
  <w:footnote w:type="continuationSeparator" w:id="0">
    <w:p w14:paraId="5E5E7FE5" w14:textId="77777777" w:rsidR="00FD2DA9" w:rsidRDefault="00FD2DA9" w:rsidP="004D13B5">
      <w:r>
        <w:continuationSeparator/>
      </w:r>
    </w:p>
    <w:p w14:paraId="6A5D5C57" w14:textId="77777777" w:rsidR="00FD2DA9" w:rsidRDefault="00FD2DA9" w:rsidP="004D13B5"/>
    <w:p w14:paraId="1AAC61E1" w14:textId="77777777" w:rsidR="00FD2DA9" w:rsidRDefault="00FD2DA9" w:rsidP="004D13B5"/>
    <w:p w14:paraId="6233BA45" w14:textId="77777777" w:rsidR="00FD2DA9" w:rsidRDefault="00FD2DA9" w:rsidP="004D13B5"/>
    <w:p w14:paraId="757DD87B" w14:textId="77777777" w:rsidR="00FD2DA9" w:rsidRDefault="00FD2DA9" w:rsidP="004D13B5"/>
    <w:p w14:paraId="77E6EAB4" w14:textId="77777777" w:rsidR="00FD2DA9" w:rsidRDefault="00FD2DA9" w:rsidP="004D13B5"/>
    <w:p w14:paraId="70C6FDB0" w14:textId="77777777" w:rsidR="00FD2DA9" w:rsidRDefault="00FD2DA9" w:rsidP="004D13B5"/>
    <w:p w14:paraId="1CFF4459" w14:textId="77777777" w:rsidR="00FD2DA9" w:rsidRDefault="00FD2DA9" w:rsidP="004D13B5"/>
    <w:p w14:paraId="07EDC41B" w14:textId="77777777" w:rsidR="00FD2DA9" w:rsidRDefault="00FD2DA9" w:rsidP="004D13B5"/>
    <w:p w14:paraId="4788F502" w14:textId="77777777" w:rsidR="00FD2DA9" w:rsidRDefault="00FD2DA9" w:rsidP="004D13B5"/>
    <w:p w14:paraId="6C2C2637" w14:textId="77777777" w:rsidR="00FD2DA9" w:rsidRDefault="00FD2DA9" w:rsidP="004D13B5"/>
    <w:p w14:paraId="74C2F9AC" w14:textId="77777777" w:rsidR="00FD2DA9" w:rsidRDefault="00FD2DA9" w:rsidP="004D13B5"/>
    <w:p w14:paraId="76F138B0" w14:textId="77777777" w:rsidR="00FD2DA9" w:rsidRDefault="00FD2DA9" w:rsidP="004D13B5"/>
    <w:p w14:paraId="1F18A5DC" w14:textId="77777777" w:rsidR="00FD2DA9" w:rsidRDefault="00FD2DA9" w:rsidP="004D13B5"/>
    <w:p w14:paraId="0F9FAE62" w14:textId="77777777" w:rsidR="00FD2DA9" w:rsidRDefault="00FD2DA9" w:rsidP="004D13B5"/>
    <w:p w14:paraId="7BF1A7AF" w14:textId="77777777" w:rsidR="00FD2DA9" w:rsidRDefault="00FD2DA9" w:rsidP="004D13B5"/>
    <w:p w14:paraId="00BAECB9" w14:textId="77777777" w:rsidR="00FD2DA9" w:rsidRDefault="00FD2DA9" w:rsidP="004D13B5"/>
    <w:p w14:paraId="1E182A55" w14:textId="77777777" w:rsidR="00FD2DA9" w:rsidRDefault="00FD2DA9" w:rsidP="004D13B5"/>
    <w:p w14:paraId="201CD068" w14:textId="77777777" w:rsidR="00FD2DA9" w:rsidRDefault="00FD2DA9" w:rsidP="004D13B5"/>
    <w:p w14:paraId="0C73D660" w14:textId="77777777" w:rsidR="00FD2DA9" w:rsidRDefault="00FD2DA9" w:rsidP="004D13B5"/>
    <w:p w14:paraId="52F3DFA0" w14:textId="77777777" w:rsidR="00FD2DA9" w:rsidRDefault="00FD2DA9" w:rsidP="004D13B5"/>
    <w:p w14:paraId="70D6EEE7" w14:textId="77777777" w:rsidR="00FD2DA9" w:rsidRDefault="00FD2DA9" w:rsidP="004D13B5"/>
    <w:p w14:paraId="0097FA20" w14:textId="77777777" w:rsidR="00FD2DA9" w:rsidRDefault="00FD2DA9" w:rsidP="004D13B5"/>
    <w:p w14:paraId="616347CF" w14:textId="77777777" w:rsidR="00FD2DA9" w:rsidRDefault="00FD2DA9" w:rsidP="004D13B5"/>
    <w:p w14:paraId="38C6B428" w14:textId="77777777" w:rsidR="00FD2DA9" w:rsidRDefault="00FD2DA9" w:rsidP="004D13B5"/>
    <w:p w14:paraId="39FA2D4F" w14:textId="77777777" w:rsidR="00FD2DA9" w:rsidRDefault="00FD2DA9" w:rsidP="004D13B5"/>
    <w:p w14:paraId="4DA9142D" w14:textId="77777777" w:rsidR="00FD2DA9" w:rsidRDefault="00FD2DA9" w:rsidP="004D13B5"/>
    <w:p w14:paraId="6A77F270" w14:textId="77777777" w:rsidR="00FD2DA9" w:rsidRDefault="00FD2DA9" w:rsidP="004D13B5"/>
    <w:p w14:paraId="169CA8B4" w14:textId="77777777" w:rsidR="00FD2DA9" w:rsidRDefault="00FD2DA9" w:rsidP="004D13B5"/>
    <w:p w14:paraId="1300B817" w14:textId="77777777" w:rsidR="00FD2DA9" w:rsidRDefault="00FD2DA9" w:rsidP="004D13B5"/>
    <w:p w14:paraId="1DA314C3" w14:textId="77777777" w:rsidR="00FD2DA9" w:rsidRDefault="00FD2DA9" w:rsidP="004D13B5"/>
    <w:p w14:paraId="14603E7B" w14:textId="77777777" w:rsidR="00FD2DA9" w:rsidRDefault="00FD2DA9" w:rsidP="004D13B5"/>
    <w:p w14:paraId="4B49ACA8" w14:textId="77777777" w:rsidR="00FD2DA9" w:rsidRDefault="00FD2DA9" w:rsidP="004D13B5"/>
    <w:p w14:paraId="647176CE" w14:textId="77777777" w:rsidR="00FD2DA9" w:rsidRDefault="00FD2DA9" w:rsidP="004D13B5"/>
    <w:p w14:paraId="6FE7AB81" w14:textId="77777777" w:rsidR="00FD2DA9" w:rsidRDefault="00FD2DA9" w:rsidP="004D13B5"/>
    <w:p w14:paraId="25AB5892" w14:textId="77777777" w:rsidR="00FD2DA9" w:rsidRDefault="00FD2DA9" w:rsidP="004D13B5"/>
    <w:p w14:paraId="39719150" w14:textId="77777777" w:rsidR="00FD2DA9" w:rsidRDefault="00FD2DA9" w:rsidP="004D13B5"/>
    <w:p w14:paraId="54E06D59" w14:textId="77777777" w:rsidR="00FD2DA9" w:rsidRDefault="00FD2DA9" w:rsidP="004D13B5"/>
    <w:p w14:paraId="40CFCD84" w14:textId="77777777" w:rsidR="00FD2DA9" w:rsidRDefault="00FD2DA9" w:rsidP="004D13B5"/>
    <w:p w14:paraId="7F0C2727" w14:textId="77777777" w:rsidR="00FD2DA9" w:rsidRDefault="00FD2DA9" w:rsidP="004D13B5"/>
    <w:p w14:paraId="1046FA15" w14:textId="77777777" w:rsidR="00FD2DA9" w:rsidRDefault="00FD2DA9" w:rsidP="004D13B5"/>
    <w:p w14:paraId="0DF4B54C" w14:textId="77777777" w:rsidR="00FD2DA9" w:rsidRDefault="00FD2DA9" w:rsidP="004D13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AF6093" w:rsidRDefault="00AF6093" w:rsidP="004D13B5">
    <w:r>
      <w:fldChar w:fldCharType="begin"/>
    </w:r>
    <w:r>
      <w:instrText xml:space="preserve">PAGE  </w:instrText>
    </w:r>
    <w:r>
      <w:fldChar w:fldCharType="separate"/>
    </w:r>
    <w:r>
      <w:rPr>
        <w:noProof/>
      </w:rPr>
      <w:t>24</w:t>
    </w:r>
    <w:r>
      <w:fldChar w:fldCharType="end"/>
    </w:r>
  </w:p>
  <w:p w14:paraId="3D42A6EB" w14:textId="77777777" w:rsidR="00AF6093" w:rsidRDefault="00AF6093" w:rsidP="004D13B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AF6093" w:rsidRDefault="00AF6093" w:rsidP="004D13B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AF6093" w:rsidRDefault="00AF6093" w:rsidP="004D13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D13B5"/>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2.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68" Type="http://schemas.openxmlformats.org/officeDocument/2006/relationships/image" Target="media/image23.png"/><Relationship Id="rId76" Type="http://schemas.openxmlformats.org/officeDocument/2006/relationships/image" Target="media/image27.png"/><Relationship Id="rId84" Type="http://schemas.openxmlformats.org/officeDocument/2006/relationships/image" Target="media/image31.png"/><Relationship Id="rId89" Type="http://schemas.openxmlformats.org/officeDocument/2006/relationships/customXml" Target="ink/ink13.xml"/><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customXml" Target="ink/ink4.xml"/><Relationship Id="rId92"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image" Target="media/image22.png"/><Relationship Id="rId74" Type="http://schemas.openxmlformats.org/officeDocument/2006/relationships/image" Target="media/image26.png"/><Relationship Id="rId79" Type="http://schemas.openxmlformats.org/officeDocument/2006/relationships/customXml" Target="ink/ink8.xml"/><Relationship Id="rId87" Type="http://schemas.openxmlformats.org/officeDocument/2006/relationships/customXml" Target="ink/ink12.xml"/><Relationship Id="rId5" Type="http://schemas.openxmlformats.org/officeDocument/2006/relationships/webSettings" Target="webSettings.xml"/><Relationship Id="rId61" Type="http://schemas.openxmlformats.org/officeDocument/2006/relationships/image" Target="media/image20.jpg"/><Relationship Id="rId82" Type="http://schemas.openxmlformats.org/officeDocument/2006/relationships/image" Target="media/image30.png"/><Relationship Id="rId90" Type="http://schemas.openxmlformats.org/officeDocument/2006/relationships/image" Target="media/image34.png"/><Relationship Id="rId95" Type="http://schemas.openxmlformats.org/officeDocument/2006/relationships/customXml" Target="ink/ink16.xm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customXml" Target="ink/ink1.xml"/><Relationship Id="rId69" Type="http://schemas.openxmlformats.org/officeDocument/2006/relationships/customXml" Target="ink/ink3.xml"/><Relationship Id="rId77" Type="http://schemas.openxmlformats.org/officeDocument/2006/relationships/customXml" Target="ink/ink7.xml"/><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72" Type="http://schemas.openxmlformats.org/officeDocument/2006/relationships/image" Target="media/image25.png"/><Relationship Id="rId80" Type="http://schemas.openxmlformats.org/officeDocument/2006/relationships/image" Target="media/image29.png"/><Relationship Id="rId85" Type="http://schemas.openxmlformats.org/officeDocument/2006/relationships/customXml" Target="ink/ink11.xml"/><Relationship Id="rId93" Type="http://schemas.openxmlformats.org/officeDocument/2006/relationships/customXml" Target="ink/ink15.xml"/><Relationship Id="rId98"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customXml" Target="ink/ink2.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4.jpg"/><Relationship Id="rId62" Type="http://schemas.openxmlformats.org/officeDocument/2006/relationships/hyperlink" Target="https://lors.azurewebsites.net/" TargetMode="External"/><Relationship Id="rId70" Type="http://schemas.openxmlformats.org/officeDocument/2006/relationships/image" Target="media/image24.png"/><Relationship Id="rId75" Type="http://schemas.openxmlformats.org/officeDocument/2006/relationships/customXml" Target="ink/ink6.xml"/><Relationship Id="rId83" Type="http://schemas.openxmlformats.org/officeDocument/2006/relationships/customXml" Target="ink/ink10.xml"/><Relationship Id="rId88" Type="http://schemas.openxmlformats.org/officeDocument/2006/relationships/image" Target="media/image33.png"/><Relationship Id="rId91" Type="http://schemas.openxmlformats.org/officeDocument/2006/relationships/customXml" Target="ink/ink14.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0.png"/><Relationship Id="rId57" Type="http://schemas.openxmlformats.org/officeDocument/2006/relationships/image" Target="media/image17.jpg"/><Relationship Id="rId10" Type="http://schemas.openxmlformats.org/officeDocument/2006/relationships/hyperlink" Target="https://dl.acm.org/" TargetMode="Externa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73" Type="http://schemas.openxmlformats.org/officeDocument/2006/relationships/customXml" Target="ink/ink5.xml"/><Relationship Id="rId78" Type="http://schemas.openxmlformats.org/officeDocument/2006/relationships/image" Target="media/image28.png"/><Relationship Id="rId81" Type="http://schemas.openxmlformats.org/officeDocument/2006/relationships/customXml" Target="ink/ink9.xml"/><Relationship Id="rId86" Type="http://schemas.openxmlformats.org/officeDocument/2006/relationships/image" Target="media/image32.png"/><Relationship Id="rId94" Type="http://schemas.openxmlformats.org/officeDocument/2006/relationships/image" Target="media/image36.png"/><Relationship Id="rId99"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Layout" Target="diagrams/layout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23.294"/>
    </inkml:context>
    <inkml:brush xml:id="br0">
      <inkml:brushProperty name="width" value="0.05" units="cm"/>
      <inkml:brushProperty name="height" value="0.05" units="cm"/>
      <inkml:brushProperty name="color" value="#333333"/>
    </inkml:brush>
  </inkml:definitions>
  <inkml:trace contextRef="#ctx0" brushRef="#br0">0 24 24575,'34'66'0,"0"0"0,-4-9 0,-6-11 0,-15-22 0,-2-15 0,-3 8 0,3-14 0,-4 7 0,0-7 0,5 0 0,-4-6 0,5-8 0,-6-7 0,2-4 0,-4-3 0,5-8 0,-3 2 0,1-8 0,2 10 0,-5 1 0,1 10 0,1-2 0,-1-1 0,1 11 0,-1-5 0</inkml:trace>
  <inkml:trace contextRef="#ctx0" brushRef="#br0" timeOffset="660">430 40 24575,'0'16'0,"0"-5"0,0 9 0,0-11 0,0 3 0,0-5 0,0 4 0,0 2 0,0-2 0,0 2 0,0-3 0,0 1 0,0-4 0,0 0 0,0-2 0,0 0 0,0-3 0,0 0 0</inkml:trace>
  <inkml:trace contextRef="#ctx0" brushRef="#br0" timeOffset="2270">381 25 24575,'20'-11'0,"-1"3"0,-11 8 0,2-2 0,4 1 0,-3-1 0,2 2 0,-2 0 0,-1 0 0,1 0 0,-1 0 0,18 0 0,-18 2 0,11 0 0,-21 2 0,0 1 0,-38 47 0,28-38 0,-29 36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13.710"/>
    </inkml:context>
    <inkml:brush xml:id="br0">
      <inkml:brushProperty name="width" value="0.05" units="cm"/>
      <inkml:brushProperty name="height" value="0.05" units="cm"/>
      <inkml:brushProperty name="color" value="#333333"/>
    </inkml:brush>
  </inkml:definitions>
  <inkml:trace contextRef="#ctx0" brushRef="#br0">23 40 24575,'38'-14'0,"-5"-2"0,-27 15 0,0-3 0,-1 2 0,0 1 0,-1-1 0,1 2 0,0 0 0,-1 0 0,1 0 0,3 0 0,-4 2 0,2 1 0,-6 1 0,0 1 0,0 0 0,0-1 0,0 1 0,0 0 0,0 2 0,0 1 0,-2 2 0,1 0 0,-19 42 0,15-31 0,-13 29 0,16-38 0,2-6 0,-5 3 0,5-2 0,-2-1 0,2 1 0,0-2 0,0-1 0,0 1 0,0 0 0,0 16 0,0-11 0,0 12 0,0-15 0,0-3 0,0 1 0,0-1 0,0 13 0,0-10 0,0 10 0,2-15 0,0-2 0,3-1 0,-1-1 0,1 2 0,-1-2 0,1 2 0,-2-4 0,1 3 0,21-20 0,-12 14 0,18-16 0,-21 18 0,1-2 0,-1 1 0,-2-2 0,1 3 0,-1 0 0,0 2 0,-1-1 0,-2 3 0,-1-3 0,3 0 0,-4-1 0,1-1 0,-4 1 0,0 1 0,-45-23 0,29 16 0,-32-14 0,38 20 0,2 2 0,-2-2 0,-1 0 0,4 0 0,-3-1 0,5 2 0,-5-1 0,2-1 0,0 1 0,0 3 0,-20-17 0,18 12 0,-18-12 0,23 16 0,3-1 0,-3 1 0,3-2 0,-3 1 0,2-1 0,-1 3 0,4-3 0,-2 3 0,2-1 0,0 2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10.052"/>
    </inkml:context>
    <inkml:brush xml:id="br0">
      <inkml:brushProperty name="width" value="0.05" units="cm"/>
      <inkml:brushProperty name="height" value="0.05" units="cm"/>
      <inkml:brushProperty name="color" value="#333333"/>
    </inkml:brush>
  </inkml:definitions>
  <inkml:trace contextRef="#ctx0" brushRef="#br0">0 0 24575,'0'10'0,"0"0"0,0-3 0,2 8 0,1-6 0,2 5 0,-2-6 0,2 2 0,-3-3 0,1 4 0,2-4 0,8 38 0,-8-31 0,10 31 0,-14-40 0,1 2 0,0-2 0,-1 0 0,3-1 0,-3 1 0,3 0 0,-4 0 0,4-1 0,-3 1 0,1 0 0,4 10 0,0-4 0,1 5 0,-1-9 0,-5-3 0,1-4 0,-2 2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0:35.855"/>
    </inkml:context>
    <inkml:brush xml:id="br0">
      <inkml:brushProperty name="width" value="0.05" units="cm"/>
      <inkml:brushProperty name="height" value="0.05" units="cm"/>
      <inkml:brushProperty name="color" value="#333333"/>
    </inkml:brush>
  </inkml:definitions>
  <inkml:trace contextRef="#ctx0" brushRef="#br0">0 1 24575,'33'45'0,"0"-1"0,3 3 0,4 2 0,7 6 0,7 5 0,-3-4-4810,3 2 0,2 2 4810,-8-7 0,4 6 0,2 1 0,-3-7 0,19 15 0,2-2 0,-18-17 0,4 4 0,0-1 0,-4-5 0,15 10 0,0-4 0,-5-4 0,4 1 0,-10-9-219,12 1 219,2-2 0,1-5 1874,-10-20-1874,25 11 0,-47-20 0,2 20 0,17 17 2335,-27-14 0,9 14-2335,-6-3 0,11 12 0,9 12 0,8 8 0,4 7 0,4 4 0,2 2 0,0 1 0,-3-3 0,-3-4 0,-7-7 0,-7-8 0,8 9 0,-7-8 0,-5-4 0,1 1 0,3 3 0,9 10-10,-12-15 1,6 8-1,6 5 1,3 5-1,3 2 1,1 1-1,0 1 1,-2-3-1,-3-2 1,-3-5-1,-6-6 1,-6-7-1,-8-9 10,22 29 0,-13-16 0,-8-9 0,-3-8 0,-9-11 26,-8-8-26,-13-15 0,-4-7 0,1 2 0,0 1 0,1 2 3393,5 2-3393,-1 6 0,2-2 0,27 48 0,2 8 0,-16-25 0,17 22 0,-6-8 0,-32-47 0,1-7 0,-2 1 0,-3-4 0,2 1 0,-3 0 0,1-7 0,-2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8:18.821"/>
    </inkml:context>
    <inkml:brush xml:id="br0">
      <inkml:brushProperty name="width" value="0.05" units="cm"/>
      <inkml:brushProperty name="height" value="0.05" units="cm"/>
      <inkml:brushProperty name="color" value="#333333"/>
    </inkml:brush>
  </inkml:definitions>
  <inkml:trace contextRef="#ctx0" brushRef="#br0">483 1 24575,'0'14'0,"0"1"0,0-7 0,0 2 0,0 4 0,0-6 0,0 8 0,0 13 0,0-11 0,0 11 0,0-22 0,0-2 0,0-1 0,0 1 0,37-9 0,-26 2 0,29-4 0,-36 1 0,1 5 0,0-2 0,-3 0 0,3 1 0,-3-3 0,5-3 0,-2 4 0,-1-5 0,-2 5 0,-2-1 0,0-1 0,-2-17 0,1 14 0,-1-10 0,2 19 0,0 3 0,0 1 0,0 0 0,26 29 0,-18-22 0,18 23 0,-22-30 0,-3-1 0,3 1 0,-4 0 0,4-1 0,-3 1 0,1 0 0,0-3 0,-1 3 0,3-1 0,-4-1 0,2 1 0</inkml:trace>
  <inkml:trace contextRef="#ctx0" brushRef="#br0" timeOffset="1650">164 727 24575,'61'-30'0,"0"1"0,-6 0 0,-10 7 0,-28 16 0,-1-2 0,4-1 0,-5 1 0,5 1 0,-7-2 0,8 2 0,-4-3 0,8-6 0,-8 4 0,4-3 0,51-35 0,-47 34 0,40-29 0,-61 42 0,1 0 0,-1-1 0,1 2 0,0-3 0,-1 2 0,1-1 0,0 1 0,-1 1 0,5-5 0,-5 6 0,2-3 0</inkml:trace>
  <inkml:trace contextRef="#ctx0" brushRef="#br0" timeOffset="3876">339 841 24575,'3'-10'0,"-1"1"0,5 4 0,-2 0 0,2 3 0,14-2 0,-13 3 0,13-1 0,-16 2 0,0 0 0,-1 0 0,1 0 0,0 2 0,-1-1 0,1 3 0,-2-2 0,1 3 0,-4 0 0,5 34 0,-5-26 0,48 19 0,-37-29 0,34-6 0,-45 8 0,0 0 0,0 2 0,0 0 0,0 1 0,0 2 0,0-3 0,0 3 0,0-2 0,0 2 0,0-5 0,-6 12 0,2-12 0,-4 8 0,3-13 0,1 0 0,-1 0 0,-43 11 0,33-9 0,-33 9 0,43-11 0,1 0 0,-1 0 0,0 0 0,1 0 0,-1 0 0,3 0 0,0 0 0</inkml:trace>
  <inkml:trace contextRef="#ctx0" brushRef="#br0" timeOffset="6343">686 639 24575,'0'10'0,"0"-1"0,0 2 0,0-1 0,0 0 0,0-2 0,0 2 0,0-5 0,0 5 0,0-5 0,0 50 0,0-38 0,0 36 0,0-49 0,0 4 0,0-3 0,2 2 0,1-2 0,0-1 0,1 3 0,-4-2 0,4 2 0,-1-2 0,73 10 0,-55-12 0,54 9 0,-74-16 0,1 1 0,-2-1 0,0-1 0,0 1 0,-2-48 0,-1 35 0,0-37 0,-1 50 0,3-2 0,-3 4 0,4-3 0,-4 0 0,1 2 0,-9-2 0,5 4 0,-5-3 0,7 4 0,1 0 0,-1 0 0,1 0 0,-20 2 0,17 0 0,-16 1 0,20 1 0,-1-4 0,-1 4 0,0-1 0,-2 2 0,1-2 0,-1 1 0,2-3 0,1 3 0,-1-4 0,2 6 0,1-5 0,2 3 0</inkml:trace>
  <inkml:trace contextRef="#ctx0" brushRef="#br0" timeOffset="8838">905 513 24575,'0'15'0,"0"3"0,0 0 0,0-1 0,0-1 0,0 30 0,0-23 0,0 19 0,0-34 0,0-4 0,0 1 0,0 0 0,0-1 0,0 1 0,0 0 0,0-1 0,2 1 0,1 0 0,0-1 0,76-9 0,-60 3 0,58-9 0,-77 6 0,0 1 0,0-1 0,0 0 0,0 1 0,-2-1 0,-1 2 0,-24-32 0,14 22 0,-13-24 0,20 30 0,5 2 0,35 42 0,-21-25 0,26 34 0,-32-39 0,-3 0 0,1-2 0,0-1 0,-1 1 0,1 0 0,0-1 0,-3 1 0,3 2 0,-3-2 0,4 5 0,11 17 0,-9-15 0,7 14 0,-13-24 0,-2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7:10.670"/>
    </inkml:context>
    <inkml:brush xml:id="br0">
      <inkml:brushProperty name="width" value="0.05" units="cm"/>
      <inkml:brushProperty name="height" value="0.05" units="cm"/>
      <inkml:brushProperty name="color" value="#333333"/>
    </inkml:brush>
  </inkml:definitions>
  <inkml:trace contextRef="#ctx0" brushRef="#br0">1 1076 24575,'17'-29'0,"21"-10"0,19-6 0,-10 14 0,5-2-2349,12-4 0,5-2 2349,-12 9 0,3-1 0,5-1 0,-1 0 0,4 0 0,2-2 0,1 3-1160,5-2 0,1 2 0,2 0 0,1 1 1160,10-4 0,2 1 0,1 1 0,0 2 0,-3 4 0,-2 1 0,2 3 0,2 2-422,-13 4 0,1 1 1,2 3-1,0 0 0,0 2 422,2 2 0,-1 2 0,2 1 0,0 0 0,2 1-599,10 0 1,1 1 0,1 0-1,1 0 1,-1 1 598,1-1 0,2 0 0,-1 1 0,-1 1 0,-4 2 0,5 2 0,-3 2 0,-2 2 0,3 0-245,-13-2 0,3 0 1,-1 1-1,-1 2 0,-4 4 245,6 6 0,-4 5 0,-2 0 0,-2-1 0,14 0 0,-2-1 0,0 3 0,-14-2 0,2 3 0,-4-1 0,-12-3 0,-12-2 0,-4 0 907,39 13 0,-3-1-907,-9 2 0,-24-8 0,-1-1 2892,0-6-2892,38 3 0,-19-21 0,-3-2 0,6-1 2107,-1 2 0,2 1-2107,11-3 0,7 0 587,-5 3 1,6 0 0,3 0-588,-18 0 0,0 0 0,3 0 0,3 0-746,-2 0 1,5 0 0,2 0 0,-1 0 0,-4 0 745,6 0 0,-3 0 0,-1 0 0,3 0 0,9 0 0,2 0 0,-1 0 0,-3 0 0,-13 2 0,-2 0 0,-2 0 0,-2 0 0,14 0 0,-3-1 0,3 2 0,-13 0 0,3 1 0,-2 0 0,-6 0 0,20 1 0,-3 1-244,-13 0 1,1 0 0,-3 0 243,12 0 0,-6 0 0,-16 2 0,-4 0 0,34 4 0,-26-3 404,-5 2-404,-8-3 3047,-26-1-3047,-5-4 4715,-11 2-4715,-3-4 1270,-4 1-1270,9-2 0,9 0 0,8 0 0,1 0 0,-6 0 0,-7 0 0,0 0 0,-7 2 0,6-1 0,-8 3 0,5-3 0,-10 1 0,1 0 0,-4-1 0,1 1 0,-2-2 0,-1 0 0</inkml:trace>
  <inkml:trace contextRef="#ctx0" brushRef="#br0" timeOffset="2076">10860 627 24575,'40'37'0,"0"0"0,32 26 0,-59-50 0,7 2 0,-6-2 0,0-2 0,-8-4 0,1-2 0,-2 0 0,-1-3 0,1 0 0,0-2 0,1 0 0,-3-1 0,1-2 0,-4-4 0,0 1 0,0-6 0,0 0 0,0-4 0,0-4 0,0-2 0,0-2 0,0-72 0,0 59 0,0-51 0,0 77 0,0 4 0,0-1 0,0 3 0,0 1 0,0 1 0,0 1 0</inkml:trace>
  <inkml:trace contextRef="#ctx0" brushRef="#br0" timeOffset="3242">11390 508 24575,'0'15'0,"0"3"0,0 3 0,3 4 0,2-2 0,0-1 0,2 0 0,-1-7 0,0 4 0,1-8 0,-1 2 0,20 30 0,-15-29 0,13 24 0,-22-38 0</inkml:trace>
  <inkml:trace contextRef="#ctx0" brushRef="#br0" timeOffset="5360">11262 527 24575,'0'-12'0,"0"2"0,0 1 0,2 1 0,37-34 0,-23 26 0,28-24 0,-30 35 0,-6 0 0,8-1 0,-7 1 0,4-1 0,-2 3 0,-1-1 0,-2 3 0,-1-1 0,-2 2 0,-1 0 0,25 0 0,-19 0 0,19 0 0,-24 0 0,2 0 0,-2 0 0,2 0 0,-2 0 0,0 0 0,0 2 0,-3 1 0,2 1 0,1 20 0,-2-13 0,1 16 0,-4-20 0,0 0 0,0-3 0,0 1 0,0 0 0,-5 9 0,2-7 0,-7 14 0,5-14 0,-2 4 0,-16 18 0,16-19 0,-14 16 0,18-24 0,-1-2 0,-1 0 0,0 2 0,1-1 0,-1 1 0,-33 11 0,20-8 0,-21 11 0,29-13 0,6-1 0,1-2 0,1 0 0</inkml:trace>
  <inkml:trace contextRef="#ctx0" brushRef="#br0" timeOffset="6744">10632 1353 24575,'86'-36'0,"-9"4"0,-18 8 0,-2-2 0,6 2 0,2-8 0,-5 5 0,5-5 0,-6 0 0,0 1 0,2-2 0,-10-1 0,17-12 0,17-12 0,-13 8 0,4-6 0,-9 8 0,10-6 0,-25 18 0,-39 28 0,-5 5 0,1-1 0,-3 1 0,1 0 0,-2-1 0,-1 3 0,1-3 0,2 1 0,1-2 0,0 0 0,37-25 0,-26 17 0,25-17 0,-35 25 0,-7 3 0,0 2 0</inkml:trace>
  <inkml:trace contextRef="#ctx0" brushRef="#br0" timeOffset="8435">10871 1608 24575,'46'0'0,"-6"0"0,-23 2 0,0 1 0,0 6 0,2-6 0,-4 7 0,7-6 0,-10 3 0,4 1 0,-6-5 0,-2 4 0,13 0 0,-13-4 0,9 2 0,-15-8 0,-2-1 0,0-1 0,-2-88 0,-1 54 0,0-59 0,0 81 0,3 10 0,0 3 0,0-1 0,0 1 0,0-1 0,0 0 0,-6 3 0,3-1 0,-3 3 0,4 0 0</inkml:trace>
  <inkml:trace contextRef="#ctx0" brushRef="#br0" timeOffset="10249">11252 1380 24575,'31'32'0,"-4"-3"0,-23-24 0,1 2 0,-2-2 0,-1-1 0,6 7 0,-4-7 0,6 6 0,-5-8 0,0 3 0,-1 0 0,1-3 0,-3 2 0,2-3 0,-3 3 0,3-4 0,9 17 0,-8-14 0,8 12 0</inkml:trace>
  <inkml:trace contextRef="#ctx0" brushRef="#br0" timeOffset="12085">11258 1510 24575,'0'-21'0,"0"0"0,0 16 0,0-5 0,0 5 0,0-7 0,0 6 0,0-4 0,0 2 0,0 3 0,0-5 0,24-22 0,-11 14 0,20-17 0,-21 25 0,-2 3 0,-3 2 0,-2 3 0,-1-3 0,1 5 0,0-2 0,-1 0 0,1 1 0,22-12 0,-18 9 0,18-8 0,-25 10 0,3 2 0,-1 0 0,0 0 0,11 0 0,-10 4 0,7 1 0,-12 3 0,0-2 0,0-1 0,0-1 0,0 1 0,0 0 0,0-1 0,0 1 0,-9 27 0,5-21 0,-5 21 0,5-30 0,4 2 0,-5-1 0,3 2 0,-3-1 0,2 1 0,-1 0 0,3-1 0,-3-1 0,-13 9 0,9-9 0,-9 7 0,15-10 0</inkml:trace>
  <inkml:trace contextRef="#ctx0" brushRef="#br0" timeOffset="13283">11694 1179 24575,'49'38'0,"-32"-28"0,30 32 0,-42-37 0,0 0 0,-1-1 0,-1 1 0,1 0 0,-1-1 0,-1 1 0,2-3 0,-3 2 0,1-3 0,-2 1 0</inkml:trace>
  <inkml:trace contextRef="#ctx0" brushRef="#br0" timeOffset="14651">11703 1325 24575,'16'-34'0,"-1"4"0,-4 16 0,-1-2 0,-1 2 0,2 0 0,-3 4 0,-1 0 0,-2 7 0,0-4 0,-1 4 0,-1-2 0,3-3 0,-5 2 0,5-2 0,-6 5 0,2 1 0</inkml:trace>
  <inkml:trace contextRef="#ctx0" brushRef="#br0" timeOffset="15716">11915 890 24575,'30'2'0,"-3"3"0,-15 3 0,2 1 0,-2-2 0,0 1 0,-4-3 0,0 3 0,1-3 0,-3 2 0,3-1 0,-1 1 0,26 28 0,-21-23 0,18 23 0,-26-30 0,-1-3 0,-1 2 0,-1-1 0,-2-1 0,0 0 0</inkml:trace>
  <inkml:trace contextRef="#ctx0" brushRef="#br0" timeOffset="16684">11905 960 24575,'29'-68'0,"-3"11"0,-20 47 0,1-1 0,-2 1 0,6-1 0,-5 3 0,5-5 0,-6 7 0,0-7 0,0 8 0,0-5 0,12-13 0,-11 14 0,9-11 0</inkml:trace>
  <inkml:trace contextRef="#ctx0" brushRef="#br0" timeOffset="17683">12049 1014 24575,'38'-56'0,"0"0"0,-5 2 0,-7 15 0,-17 31 0,-8-2 0,6 7 0,-7-4 0,2 6 0,-2-1 0</inkml:trace>
  <inkml:trace contextRef="#ctx0" brushRef="#br0" timeOffset="20149">12233 600 24575,'15'0'0,"1"0"0,-3 2 0,30 21 0,2 4 0,-19-10 0,54 36 0,-76-51 0,-52-26 0,-22-12 0,29 11 0,-26-10 0,8 2 0,44 21 0,8 5 0,7 2 0,-4 0 0,1 1 0,0-1 0,-1 2 0,4-1 0,-5 3 0,5-3 0,-2 0 0,2-1 0,2 1 0,0 2 0,8 2 0,-1 0 0,4 0 0,0 0 0,-2 0 0,36 0 0,6 0 0,-18 0 0,18 0 0,-5 0 0,-32 0 0,5 0 0,-4 2 0,4-1 0,-5 1 0,1-2 0,-1 0 0,-2 0 0,-4 2 0,-2-2 0,6 3 0,-37-40 0,-12-12 0,24 19 0,-23-17 0,0 4 0,25 28 0,4 10 0,0-5 0,-3 0 0,2-2 0,-2-3 0,1 4 0,1-2 0,-2 2 0,-1-5 0,5 8 0,-3-2 0</inkml:trace>
  <inkml:trace contextRef="#ctx0" brushRef="#br0" timeOffset="23278">11961 593 24575,'0'-15'0,"0"-1"0,0 8 0,0-2 0,2 2 0,-1-2 0,1 5 0,0 0 0,0 0 0,1 0 0,-1 0 0,32-57 0,-24 41 0,29-42 0,-31 51 0,0 1 0,-1-2 0,1 3 0,-3 2 0,2-1 0,-2 1 0,0 0 0,0-2 0,0 5 0,24-45 0,-20 35 0,18-33 0,-25 46 0,-2-2 0,2 1 0,0 1 0,-1-2 0,3-1 0,3-11 0,-2 7 0,5-9 0,-6 10 0,2-3 0,-4 4 0,3-1 0,-5 4 0,5-1 0,-5 0 0,4 3 0,-3-4 0,1 3 0,4-12 0,-5 12 0,5-5 0,-6 13 0,0-1 0,0 1 0,0 0 0,0-1 0,0 1 0,-16 40 0,-6 10 0,7-22 0,-6 23 0,0-5 0,11-38 0,4 4 0,-1-7 0,1 4 0,1-4 0,0 0 0,-1 3 0,-1-2 0,-4 7 0,0-4 0,-22 22 0,-3 1 0,14-14 0,-39 42 0,57-65 0,4 4 0,-4-3 0,-23 18 0,16-11 0,-20 13 0,23-12 0,0-3 0,1 1 0,4-3 0,-1 1 0,1 0 0,-1-1 0,-1-1 0,-33 35 0,27-26 0,-24 25 0,35-35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5:11.831"/>
    </inkml:context>
    <inkml:brush xml:id="br0">
      <inkml:brushProperty name="width" value="0.05" units="cm"/>
      <inkml:brushProperty name="height" value="0.05" units="cm"/>
      <inkml:brushProperty name="color" value="#333333"/>
    </inkml:brush>
  </inkml:definitions>
  <inkml:trace contextRef="#ctx0" brushRef="#br0">173 6 24575,'7'0'0,"-18"66"0,7-43 0,-16 53 0,11-57 0,-3-1 0,1 4 0,-5 1 0,4-3 0,-4 5 0,2-4 0,1 0 0,-1-1 0,5-3 0,-5 7 0,11-13 0,2 2 0,9-14 0,11-4 0,-5 2 0,10-3 0,56-14 0,-49 13 0,39-10 0,-68 17 0</inkml:trace>
  <inkml:trace contextRef="#ctx0" brushRef="#br0" timeOffset="2613">175 0 24575,'-7'0'0,"1"0"0,1 0 0,0 0 0,-2 0 0,2 0 0,-2 0 0,2 0 0,0 0 0,0 0 0,-14 2 0,11-1 0,-11 3 0,14-1 0,1-1 0,1 2 0,1-1 0,2-1 0,0 0 0</inkml:trace>
  <inkml:trace contextRef="#ctx0" brushRef="#br0" timeOffset="5226">309 43 24575,'54'0'0,"-11"0"0,-33 0 0,-2 0 0,-1 0 0,-2 0 0,2 0 0,-2 0 0,0 0 0,7 0 0,-7 2 0,5 0 0,-26 28 0,12-16 0,-14 17 0,17-24 0,-3-2 0,2 0 0,-1-1 0,-3 5 0,42-8 0,-29 4 0,33-7 0,-36 2 0,1 0 0,0 0 0,-1 0 0,1 0 0,0 0 0,-1 0 0,1 2 0,0 0 0,-2 6 0,3 27 0,-5-20 0,3 20 0,-4-31 0,0 1 0,0 2 0,0-2 0,0 2 0,0-2 0,-2 0 0,1-1 0,-1 1 0,0 0 0,1-1 0,-34 34 0,23-25 0,-24 23 0,29-34 0,2-2 0,1 0 0,-1 0 0,1 0 0,-19-28 0,16 16 0,-12-22 0,19 28 0,0 2 0</inkml:trace>
  <inkml:trace contextRef="#ctx0" brushRef="#br0" timeOffset="7305">669 178 24575,'0'16'0,"0"-3"0,0-4 0,0 2 0,0 0 0,0 2 0,0-3 0,2 0 0,-1 0 0,3-2 0,27 16 0,-16-17 0,23 12 0,-26-19 0,0 0 0,-1 0 0,-1 0 0,0 0 0,0 0 0,0 0 0,-2 0 0,2 0 0,-3-4 0,1 1 0,46-79 0,-39 57 0,34-55 0,-49 71 0,0 3 0,0-3 0,0 4 0,0-3 0,-3 1 0,-2 2 0,-1-5 0,-3 4 0,3-1 0,-3 1 0,-25-5 0,13 6 0,-17-4 0,21 9 0,2 0 0,-1 0 0,-5 3 0,4 0 0,-1 3 0,5-3 0,3 1 0,2-1 0,-1 0 0,6 1 0,-33 25 0,28-17 0,-25 19 0,33-27 0,-2 1 0,2-3 0,0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1:01.280"/>
    </inkml:context>
    <inkml:brush xml:id="br0">
      <inkml:brushProperty name="width" value="0.05" units="cm"/>
      <inkml:brushProperty name="height" value="0.05" units="cm"/>
      <inkml:brushProperty name="color" value="#333333"/>
    </inkml:brush>
  </inkml:definitions>
  <inkml:trace contextRef="#ctx0" brushRef="#br0">68 262 24575,'68'49'0,"1"0"0,-7-1 0,-15-15 0,-38-29 0,-3 5 0,1-6 0,-2 4 0,-1-4 0,1-1 0,-3-6 0,0 1 0,-2-4 0,0 0 0,0-3 0,0-5 0,0-1 0,0-4 0,0-4 0,0-1 0,-3-2 0,3 2 0,-5-15 0,4 20 0,-2-10 0,3 25 0,-2 3 0,2-2 0,-2 1 0,0 1 0,1 0 0,0 2 0</inkml:trace>
  <inkml:trace contextRef="#ctx0" brushRef="#br0" timeOffset="1511">487 168 24575,'22'56'0,"-4"-10"0,-18-41 0,0-1 0,2 1 0,-2 0 0,3-1 0,-3 1 0,0 0 0,2-3 0,-2 2 0,8 11 0,-6-7 0,6 8 0,-8-11 0,10 13 0,-8-10 0,6 11 0,-6-14 0,-1-1 0,1 1 0,-2-3 0,0 0 0</inkml:trace>
  <inkml:trace contextRef="#ctx0" brushRef="#br0" timeOffset="3017">413 195 24575,'0'-9'0,"0"-2"0,0 3 0,0-5 0,0 4 0,0-1 0,0 5 0,25-24 0,-11 15 0,17-19 0,-14 22 0,-6 0 0,2 2 0,-2 2 0,-3 2 0,-1 0 0,-2 2 0,-1 1 0,1 2 0,0 0 0,24 0 0,-16 0 0,20 0 0,-23 0 0,-2 0 0,-1 0 0,-2 2 0,0 1 0,-1-1 0,-1 2 0,-1-1 0,-2 2 0,0-1 0,0 1 0,-9 32 0,5-24 0,-8 24 0,7-29 0,0-3 0,2 2 0,-1-2 0,1-1 0,0 1 0,-1-2 0,2-1 0,-7-2 0,5 0 0,-2 0 0</inkml:trace>
  <inkml:trace contextRef="#ctx0" brushRef="#br0" timeOffset="4810">1 1221 24575,'33'-24'0,"4"2"0,-6-1 0,5 3 0,9-10 0,-1 0 0,14-7 0,4-8 0,-2 5 0,4-10 0,-6 8 0,1-8 0,-1 8 0,10-13 0,17-15 0,-12 12 0,-33 26 0,1 1 0,28-24 0,10-8 0,-26 20 0,-39 32 0,-1 3 0,-5 0 0,-1 6 0,-3-3 0,1 5 0,0-4 0,-1 3 0,1-5 0,2 0 0,-2-1 0,5-3 0,20-14 0,-18 14 0,14-10 0</inkml:trace>
  <inkml:trace contextRef="#ctx0" brushRef="#br0" timeOffset="7553">249 1420 24575,'12'0'0,"5"0"0,3 5 0,13 2 0,-11 3 0,15 6 0,-13-6 0,10 6 0,-6-6 0,1 2 0,9 5 0,-49-101 0,27 72 0,-28-38 0,-7 4 0,16 41 0,-1 2 0,3-1 0,-3 4 0,4-4 0,-4 1 0,1-4 0,-2-1 0,0 0 0,0 1 0,2 2 0,-14-25 0,12 19 0,-13-19 0,15 25 0,-1 2 0,4 1 0,-2 2 0</inkml:trace>
  <inkml:trace contextRef="#ctx0" brushRef="#br0" timeOffset="8671">660 1196 24575,'21'55'0,"-3"-11"0,-17-40 0,3-2 0,-4 2 0,10 7 0,-6-5 0,7 3 0,-7-7 0,-1 0 0,1-1 0,-1 3 0,-1-2 0,2 3 0,-1 0 0,2-1 0,-1 1 0,4 2 0,-3-2 0,19 20 0,-17-18 0,12 12 0</inkml:trace>
  <inkml:trace contextRef="#ctx0" brushRef="#br0" timeOffset="10355">564 1239 24575,'0'-10'0,"0"-3"0,0 2 0,0-6 0,0 3 0,5-3 0,-2 3 0,5-2 0,-3 5 0,62-53 0,-36 40 0,43-35 0,-58 51 0,-3 5 0,-8 1 0,2 2 0,-2 0 0,0 0 0,0 0 0,-1 0 0,1 0 0,-1 2 0,13 80 0,-11-56 0,8 61 0,-14-76 0,0 2 0,0-2 0,-2 1 0,-1-1 0,-2-1 0,-7 3 0,5-3 0,-8 1 0,5-2 0,-37 2 0,30-5 0,-23 1 0</inkml:trace>
  <inkml:trace contextRef="#ctx0" brushRef="#br0" timeOffset="11885">1094 1010 24575,'1'1'0,"3"3"0,11 10 0,-7-5 0,7 3 0,-10-8 0,2 1 0,-2 0 0,0 0 0,-1-1 0,1 1 0,18 23 0,-13-20 0,11 19 0,-17-27 0,-3 4 0,2-1 0,-61-37 0,41 22 0,-47-29 0,56 34 0,3 2 0,1 2 0,3-1 0,-3 2 0,4-3 0,-4 1 0,3 1 0,-1 1 0</inkml:trace>
  <inkml:trace contextRef="#ctx0" brushRef="#br0" timeOffset="13172">1062 1173 24575,'4'-15'0,"2"2"0,2-2 0,1 4 0,0-6 0,4 8 0,-1-7 0,-1 8 0,-1-6 0,-2 4 0,0 0 0,20-17 0,-18 15 0,16-10 0,-24 18 0,2 3 0,-4-1 0,2 2 0</inkml:trace>
  <inkml:trace contextRef="#ctx0" brushRef="#br0" timeOffset="14306">1249 676 24575,'14'0'0,"3"3"0,-6 2 0,5 4 0,-2 1 0,3 2 0,2-1 0,-3 3 0,5-2 0,-5 2 0,3-3 0,-2 0 0,30 26 0,-30-24 0,20 18 0</inkml:trace>
  <inkml:trace contextRef="#ctx0" brushRef="#br0" timeOffset="15422">1164 674 24575,'33'-35'0,"-16"18"0,27-26 0,-25 21 0,10-2 0,-4-3 0,1 1 0,-3 3 0,-8 7 0,-1 3 0,-6 5 0,-1 0 0,-2 1 0,3 2 0,-4 6 0,2-2 0,-6 5 0</inkml:trace>
  <inkml:trace contextRef="#ctx0" brushRef="#br0" timeOffset="16479">1363 792 24575,'23'-40'0,"9"0"0,-17 19 0,13-5 0,-3-1 0,-5 1 0,11-3 0,-18 12 0,7 2 0,-11 5 0,1 1 0,-5 4 0,2 1 0,-4 3 0,1-1 0</inkml:trace>
  <inkml:trace contextRef="#ctx0" brushRef="#br0" timeOffset="17535">1642 421 24575,'16'5'0,"3"-2"0,-6 10 0,5-4 0,0 6 0,-3-2 0,9 4 0,-8 0 0,6 2 0,0 0 0,-6-4 0,2 2 0,-8-8 0,1 2 0,6 4 0,-10-10 0,3 8 0</inkml:trace>
  <inkml:trace contextRef="#ctx0" brushRef="#br0" timeOffset="19224">1544 351 24575,'0'-12'0,"0"4"0,2-8 0,4 4 0,2-2 0,4-6 0,2 5 0,-2-5 0,5 2 0,-2 3 0,0 1 0,38-5 0,-27 11 0,33-6 0,-36 14 0,2 3 0,-5 0 0,1 5 0,-5-2 0,-2 5 0,-4-6 0,0 5 0,-4-2 0,1 0 0,-4 1 0,-15 52 0,0-36 0,-9 39 0,9-54 0,2-3 0,5-3 0,-2 1 0,2 0 0,2 0 0,-1-3 0,3 2 0,-7 7 0,6-6 0,-4 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6:08.852"/>
    </inkml:context>
    <inkml:brush xml:id="br0">
      <inkml:brushProperty name="width" value="0.05" units="cm"/>
      <inkml:brushProperty name="height" value="0.05" units="cm"/>
      <inkml:brushProperty name="color" value="#333333"/>
    </inkml:brush>
  </inkml:definitions>
  <inkml:trace contextRef="#ctx0" brushRef="#br0">155 222 24575,'0'71'0,"0"-14"0,0-53 0,0 7 0,0-6 0,12 56 0,-9-46 0,8 37 0</inkml:trace>
  <inkml:trace contextRef="#ctx0" brushRef="#br0" timeOffset="1571">1 236 24575,'9'-12'0,"0"3"0,7-4 0,-2 3 0,3-3 0,-3 4 0,-4-1 0,9 0 0,-14 3 0,8 1 0</inkml:trace>
  <inkml:trace contextRef="#ctx0" brushRef="#br0" timeOffset="2883">46 408 24575,'44'0'0,"-8"0"0,-31 0 0,-1 0 0,1 0 0,-1 0 0,50-31 0,-35 21 0,36-24 0,-48 32 0,-2-2 0,-3 3 0,1-1 0</inkml:trace>
  <inkml:trace contextRef="#ctx0" brushRef="#br0" timeOffset="21819">428 197 24575,'10'0'0,"-3"2"0,0-1 0,0 3 0,36 20 0,-27-14 0,27 15 0,-39-21 0,1-1 0,0-1 0,-1 2 0,1-3 0,0 1 0,0 0 0,-1-1 0,1 3 0,0-4 0,-1 3 0,4-88 0,-5 59 0,3-62 0,-8 83 0,1 1 0,-1 2 0,0-13 0,2 8 0,-5-8 0,5 10 0,-2 1 0,2-1 0,-2 0 0,1 0 0,-1 1 0,2-1 0,-2 0 0,1 3 0,-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6:08.852"/>
    </inkml:context>
    <inkml:brush xml:id="br0">
      <inkml:brushProperty name="width" value="0.05" units="cm"/>
      <inkml:brushProperty name="height" value="0.05" units="cm"/>
      <inkml:brushProperty name="color" value="#333333"/>
    </inkml:brush>
  </inkml:definitions>
  <inkml:trace contextRef="#ctx0" brushRef="#br0">155 86 24575,'0'71'0,"0"-14"0,0-53 0,0 7 0,0-6 0,12 56 0,-9-46 0,8 37 0</inkml:trace>
  <inkml:trace contextRef="#ctx0" brushRef="#br0" timeOffset="1571">1 100 24575,'9'-12'0,"0"3"0,7-4 0,-2 3 0,3-3 0,-3 4 0,-4-1 0,9 0 0,-14 3 0,8 1 0</inkml:trace>
  <inkml:trace contextRef="#ctx0" brushRef="#br0" timeOffset="2883">46 272 24575,'44'0'0,"-8"0"0,-31 0 0,-1 0 0,1 0 0,-1 0 0,50-31 0,-35 21 0,36-24 0,-48 32 0,-2-2 0,-3 3 0,1-1 0</inkml:trace>
  <inkml:trace contextRef="#ctx0" brushRef="#br0" timeOffset="12694">379 69 24575,'0'17'0,"0"5"0,0-7 0,0 5 0,0-3 0,0-1 0,0-5 0,0 2 0,0-6 0,0 20 0,0-15 0,0 11 0,0-19 0,0 1 0,0-1 0,0 1 0,0-3 0,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59.018"/>
    </inkml:context>
    <inkml:brush xml:id="br0">
      <inkml:brushProperty name="width" value="0.05" units="cm"/>
      <inkml:brushProperty name="height" value="0.05" units="cm"/>
      <inkml:brushProperty name="color" value="#333333"/>
    </inkml:brush>
  </inkml:definitions>
  <inkml:trace contextRef="#ctx0" brushRef="#br0">103 94 24575,'0'22'0,"0"3"0,3 10 0,0-8 0,6 10 0,-2-10 0,2 1 0,-2-3 0,-2-8 0,3 2 0,-4-7 0,2 0 0,-5-8 0,1 1 0,-2-3 0,0 1 0</inkml:trace>
  <inkml:trace contextRef="#ctx0" brushRef="#br0" timeOffset="980">1 101 24575,'79'-42'0,"-13"7"0,-55 33 0,-5-3 0,3 5 0,-6-5 0,3 5 0,1-2 0,-4 2 0,1 0 0</inkml:trace>
  <inkml:trace contextRef="#ctx0" brushRef="#br0" timeOffset="2342">6 321 24575,'64'-18'0,"-5"-1"0,-45 11 0,10 1 0,-13 0 0,3 7 0,-4-5 0,-5 5 0,4-6 0,-4 5 0,1-4 0,-3 3 0,0 2 0,4-6 0,-4 5 0,3-3 0</inkml:trace>
  <inkml:trace contextRef="#ctx0" brushRef="#br0" timeOffset="2973">387 150 24575,'0'13'0,"2"3"0,1-1 0,3 10 0,6-5 0,-4 7 0,10 2 0,-11-7 0,5-1 0,-9-10 0,2-2 0,-4-3 0,1 1 0,-2-5 0,0 0 0</inkml:trace>
  <inkml:trace contextRef="#ctx0" brushRef="#br0" timeOffset="4784">349 122 24575,'0'-13'0,"2"3"0,6-4 0,1 4 0,5-4 0,21-13 0,-19 14 0,16-8 0,-25 21 0,-3 0 0,1 0 0,0 0 0,-1 0 0,1 0 0,0 0 0,-1 0 0,1 0 0,0 0 0,-27 47 0,-13 12 0,21-33 0,-19 33 0,4-12 0,26-45 0,1-1 0,2 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28.593"/>
    </inkml:context>
    <inkml:brush xml:id="br0">
      <inkml:brushProperty name="width" value="0.05" units="cm"/>
      <inkml:brushProperty name="height" value="0.05" units="cm"/>
      <inkml:brushProperty name="color" value="#333333"/>
    </inkml:brush>
  </inkml:definitions>
  <inkml:trace contextRef="#ctx0" brushRef="#br0">0 222 24575,'20'44'0,"-4"-5"0,-8-26 0,0 4 0,-2-4 0,5 4 0,-3-3 0,3 2 0,-3-2 0,0-2 0,-3 0 0,0-4 0,4 6 0,-3-8 0,0-6 0,-4-13 0,-2-12 0,0-5 0,0-1 0,0-7 0,0 6 0,0-2 0,2-25 0,1-1 0,-2 23 0,1-14 0,0 0 0</inkml:trace>
  <inkml:trace contextRef="#ctx0" brushRef="#br0" timeOffset="2358">305 204 24575,'0'90'0,"0"-24"0,0-74 0,0-9 0,0-8 0,0-2 0,0 5 0,0-1 0,0 6 0,0 4 0,0 2 0,0 4 0,0 2 0,70 51 0,-51-34 0,52 39 0,-67-49 0,-2 1 0,3-65 0,-3 39 0,0-42 0,-2 53 0,0 6 0,0-1 0,0 2 0,0 1 0,0-7 0,0 7 0,0-4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33.304"/>
    </inkml:context>
    <inkml:brush xml:id="br0">
      <inkml:brushProperty name="width" value="0.05" units="cm"/>
      <inkml:brushProperty name="height" value="0.05" units="cm"/>
      <inkml:brushProperty name="color" value="#333333"/>
    </inkml:brush>
  </inkml:definitions>
  <inkml:trace contextRef="#ctx0" brushRef="#br0">56 131 24575,'0'9'0,"0"7"0,0-4 0,0 5 0,3-4 0,-2-2 0,1 3 0,7 38 0,-5-34 0,6 31 0,-8-44 0,-2 0 0,0-1 0,2-1 0,-2-1 0,2-2 0</inkml:trace>
  <inkml:trace contextRef="#ctx0" brushRef="#br0" timeOffset="2953">260 70 24575,'7'0'0,"0"0"0,0 0 0,-2 0 0,2 0 0,-2 0 0,13 0 0,-9 2 0,7 0 0,-12 3 0,-3-1 0,1 1 0,-2 0 0,0-1 0,0 4 0,0-1 0,0 4 0,0-1 0,-3 3 0,-2 1 0,-26 25 0,-5 3 0,14-12 0,-42 45 0,62-68 0,24-1 0,-13-3 0,19 1 0,-18-4 0,0 0 0,3 0 0,-2 0 0,3 0 0,-4 0 0,-3 0 0,3 0 0,-2 0 0,-1 0 0,3 0 0,26 0 0,-22 0 0,19-2 0,-31 0 0,-2-3 0,0 1 0,-2-1 0,-1 1 0,-4 1 0,1-3 0,-4 2 0,-61-47 0,47 35 0,-47-34 0,68 43 0,-1 2 0,3-3 0,-1 4 0,0 1 0,2-1 0,-5 1 0,5-1 0,-4 1 0,3-1 0,-3 1 0,-1-23 0,2 17 0,-1-17 0,4 23 0,0 1 0</inkml:trace>
  <inkml:trace contextRef="#ctx0" brushRef="#br0" timeOffset="5914">528 0 24575,'0'10'0,"0"3"0,0-3 0,0 7 0,0-6 0,0 5 0,0-8 0,0 8 0,0-7 0,0 2 0,0 10 0,0-12 0,4 8 0,-1-15 0,3-2 0,-1 0 0,0 0 0,-1 0 0,1 0 0,2 0 0,1 0 0,2 0 0,3 0 0,-2 0 0,3 0 0,17 0 0,-18 0 0,7-21 0,-21 13 0,-6-16 0,4 19 0,1 3 0,2-2 0,-2 1 0,2 2 0,0 4 0,21 67 0,-15-44 0,18 44 0,-24-63 0,2-2 0,-2 0 0,0-1 0,5 17 0,-4-13 0,5 11 0,-6-15 0,2-1 0,-2 2 0,0-1 0,0 0 0,4-1 0,-3-1 0,3-2 0</inkml:trace>
  <inkml:trace contextRef="#ctx0" brushRef="#br0" timeOffset="7645">0 572 24575,'92'0'0,"1"0"0,-6 0 0,-19 0 0,-43 0 0,7 0 0,-11 0 0,8 0 0,-9 0 0,4 0 0,-7 0 0,4 0 0,-5 0 0,1 0 0,25 0 0,-24 0 0,15-2 0,-29 1 0,-2 0 0,3 1 0,47-3 0,12 0 0,-26 1 0,25-1 0,-6 0 0,-40 3 0,-9 0 0,5 0 0,-8 0 0,2 0 0,-2 0 0,0 0 0,-1 0 0,1 0 0,-3 0 0,0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25.780"/>
    </inkml:context>
    <inkml:brush xml:id="br0">
      <inkml:brushProperty name="width" value="0.05" units="cm"/>
      <inkml:brushProperty name="height" value="0.05" units="cm"/>
      <inkml:brushProperty name="color" value="#333333"/>
    </inkml:brush>
  </inkml:definitions>
  <inkml:trace contextRef="#ctx0" brushRef="#br0">203 227 24575,'18'-5'0,"-1"-1"0,0-3 0,5-6 0,-4 5 0,3-2 0,-4 1 0,-3 2 0,0 1 0,-4 2 0,-4 2 0,4 3 0,-7-1 0,2 2 0,-3 0 0</inkml:trace>
  <inkml:trace contextRef="#ctx0" brushRef="#br0" timeOffset="915">1 93 24575,'56'-26'0,"-32"14"0,34-13 0,-50 18 0,1 2 0,-6 0 0,4-3 0,-4 6 0,-1 0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011E9-C88F-4193-9966-AE9621B38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0</TotalTime>
  <Pages>1</Pages>
  <Words>21930</Words>
  <Characters>118423</Characters>
  <Application>Microsoft Office Word</Application>
  <DocSecurity>0</DocSecurity>
  <Lines>986</Lines>
  <Paragraphs>2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007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71</cp:revision>
  <cp:lastPrinted>2003-10-22T01:33:00Z</cp:lastPrinted>
  <dcterms:created xsi:type="dcterms:W3CDTF">2020-11-04T17:05:00Z</dcterms:created>
  <dcterms:modified xsi:type="dcterms:W3CDTF">2020-11-0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